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6903" w:rsidRPr="00966903" w:rsidRDefault="00966903" w:rsidP="00966903">
      <w:pPr>
        <w:keepNext/>
        <w:spacing w:after="0" w:line="240" w:lineRule="auto"/>
        <w:rPr>
          <w:rFonts w:ascii="Times New Roman" w:eastAsia="SimSun" w:hAnsi="Times New Roman" w:cs="Times New Roman"/>
          <w:b/>
          <w:bCs/>
          <w:color w:val="4E5053"/>
          <w:sz w:val="28"/>
          <w:lang w:val="en-GB"/>
        </w:rPr>
      </w:pPr>
      <w:r w:rsidRPr="00966903">
        <w:rPr>
          <w:rFonts w:ascii="Times New Roman" w:eastAsia="SimSun" w:hAnsi="Times New Roman" w:cs="Times New Roman"/>
          <w:b/>
          <w:bCs/>
          <w:color w:val="4E5053"/>
          <w:sz w:val="28"/>
          <w:lang w:val="en-GB"/>
        </w:rPr>
        <w:t xml:space="preserve">APPENDIX C. SUMMARY OF FINDINGS FROM STRUCTURED LITERATURE REVIEW </w:t>
      </w:r>
    </w:p>
    <w:p w:rsidR="00966903" w:rsidRPr="00966903" w:rsidRDefault="00966903" w:rsidP="00966903">
      <w:pPr>
        <w:spacing w:before="120" w:after="120"/>
        <w:jc w:val="both"/>
        <w:rPr>
          <w:rFonts w:ascii="Times New Roman" w:eastAsia="SimSun" w:hAnsi="Times New Roman" w:cs="Times New Roman"/>
          <w:b/>
          <w:color w:val="4E5053"/>
          <w:lang w:val="en-GB"/>
        </w:rPr>
      </w:pPr>
      <w:r w:rsidRPr="00966903">
        <w:rPr>
          <w:rFonts w:ascii="Times New Roman" w:eastAsia="SimSun" w:hAnsi="Times New Roman" w:cs="Times New Roman"/>
          <w:b/>
          <w:color w:val="4E5053"/>
          <w:lang w:val="en-GB"/>
        </w:rPr>
        <w:t xml:space="preserve">Signs/symptoms </w:t>
      </w:r>
    </w:p>
    <w:tbl>
      <w:tblPr>
        <w:tblStyle w:val="PlainTable2"/>
        <w:tblW w:w="5100" w:type="pct"/>
        <w:tblLook w:val="04A0" w:firstRow="1" w:lastRow="0" w:firstColumn="1" w:lastColumn="0" w:noHBand="0" w:noVBand="1"/>
      </w:tblPr>
      <w:tblGrid>
        <w:gridCol w:w="3051"/>
        <w:gridCol w:w="1548"/>
        <w:gridCol w:w="3147"/>
        <w:gridCol w:w="1705"/>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ymptom/sign</w:t>
            </w:r>
          </w:p>
        </w:tc>
        <w:tc>
          <w:tcPr>
            <w:tcW w:w="0" w:type="pct"/>
            <w:hideMark/>
          </w:tcPr>
          <w:p w:rsidR="00966903" w:rsidRPr="00966903" w:rsidRDefault="00966903" w:rsidP="0096690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 (N=27)</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All symptom-related quotes/description</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Pruritus/itch</w:t>
            </w:r>
          </w:p>
        </w:tc>
        <w:tc>
          <w:tcPr>
            <w:tcW w:w="0" w:type="pct"/>
            <w:vMerge w:val="restart"/>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1/27</w:t>
            </w:r>
          </w:p>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val="restar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 “It’s like when you have an itch and scratch it but that doesn’t </w:t>
            </w:r>
            <w:proofErr w:type="spellStart"/>
            <w:r w:rsidRPr="00966903">
              <w:rPr>
                <w:rFonts w:ascii="Times New Roman" w:hAnsi="Times New Roman" w:cs="Times New Roman"/>
                <w:bCs/>
                <w:i/>
              </w:rPr>
              <w:t>relieve</w:t>
            </w:r>
            <w:proofErr w:type="spellEnd"/>
            <w:r w:rsidRPr="00966903">
              <w:rPr>
                <w:rFonts w:ascii="Times New Roman" w:hAnsi="Times New Roman" w:cs="Times New Roman"/>
                <w:bCs/>
                <w:i/>
              </w:rPr>
              <w:t xml:space="preserve"> it. It’s raw with eczema, you can’t feel the soreness just the itching, the blood runs and you still scratch”</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TMxPC9zdHlsZT48L0Rpc3BsYXlUZXh0PjxyZWNvcmQ+PHJlYy1udW1iZXI+NjE8L3JlYy1udW1i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TMxPC9zdHlsZT48L0Rpc3BsYXlUZXh0PjxyZWNvcmQ+PHJlYy1udW1iZXI+NjE8L3JlYy1udW1i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r>
      <w:tr w:rsidR="00966903" w:rsidRPr="00966903" w:rsidTr="00955B6E">
        <w:trPr>
          <w:trHeight w:val="481"/>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b2VobTwvQXV0aG9yPjxZZWFyPjIwMTI8L1llYXI+PFJl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ktMTU0PC9wYWdlcz48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b2VobTwvQXV0aG9yPjxZZWFyPjIwMTI8L1llYXI+PFJl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ktMTU0PC9wYWdlcz48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w:t>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0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oreness/pain/</w:t>
            </w:r>
          </w:p>
          <w:p w:rsidR="00966903" w:rsidRPr="00966903" w:rsidRDefault="00966903" w:rsidP="00966903">
            <w:pPr>
              <w:rPr>
                <w:rFonts w:ascii="Times New Roman" w:hAnsi="Times New Roman" w:cs="Times New Roman"/>
              </w:rPr>
            </w:pPr>
            <w:r w:rsidRPr="00966903">
              <w:rPr>
                <w:rFonts w:ascii="Times New Roman" w:hAnsi="Times New Roman" w:cs="Times New Roman"/>
              </w:rPr>
              <w:t>tenderness</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9/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oreness/pain/tendernes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br/>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Ez
LDMwLDMyLDM0LTM5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Cb2VobTwvQXV0aG9yPjxZZWFyPjIwMTI8L1llYXI+PFJlY051bT42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Ez
LDMwLDMyLDM0LTM5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Cb2VobTwvQXV0aG9yPjxZZWFyPjIwMTI8L1llYXI+PFJlY051bT42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8</w:t>
            </w:r>
            <w:r w:rsidRPr="00966903">
              <w:rPr>
                <w:rFonts w:ascii="Times New Roman" w:hAnsi="Times New Roman" w:cs="Times New Roman"/>
                <w:bCs/>
              </w:rPr>
              <w:fldChar w:fldCharType="end"/>
            </w:r>
            <w:r w:rsidRPr="00966903">
              <w:rPr>
                <w:rFonts w:ascii="Times New Roman" w:hAnsi="Times New Roman" w:cs="Times New Roman"/>
                <w:bCs/>
              </w:rPr>
              <w:t xml:space="preserve"> </w:t>
            </w:r>
          </w:p>
        </w:tc>
      </w:tr>
      <w:tr w:rsidR="00966903" w:rsidRPr="00966903" w:rsidTr="00955B6E">
        <w:trPr>
          <w:trHeight w:val="236"/>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Erythema (redness)</w:t>
            </w:r>
          </w:p>
        </w:tc>
        <w:tc>
          <w:tcPr>
            <w:tcW w:w="0" w:type="pct"/>
            <w:vMerge w:val="restar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4/27</w:t>
            </w:r>
          </w:p>
        </w:tc>
        <w:tc>
          <w:tcPr>
            <w:tcW w:w="0" w:type="pct"/>
            <w:vMerge w:val="restar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Red lumps, they are inflamed sores, if you scratch them too much they bleed”.</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DaGFybWFuPC9BdXRob3I+PFllYXI+MjAwNDwvWWVhcj48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DaGFybWFuPC9BdXRob3I+PFllYXI+MjAwNDwvWWVhcj48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4</w:t>
            </w:r>
            <w:r w:rsidRPr="00966903">
              <w:rPr>
                <w:rFonts w:ascii="Times New Roman" w:hAnsi="Times New Roman" w:cs="Times New Roman"/>
                <w:bCs/>
              </w:rPr>
              <w:fldChar w:fldCharType="end"/>
            </w:r>
          </w:p>
        </w:tc>
      </w:tr>
      <w:tr w:rsidR="00966903" w:rsidRPr="00966903" w:rsidTr="00955B6E">
        <w:trPr>
          <w:trHeight w:val="236"/>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proofErr w:type="spellStart"/>
            <w:r w:rsidRPr="00966903">
              <w:rPr>
                <w:rFonts w:ascii="Times New Roman" w:hAnsi="Times New Roman" w:cs="Times New Roman"/>
              </w:rPr>
              <w:t>Lichenification</w:t>
            </w:r>
            <w:proofErr w:type="spellEnd"/>
            <w:r w:rsidRPr="00966903">
              <w:rPr>
                <w:rFonts w:ascii="Times New Roman" w:hAnsi="Times New Roman" w:cs="Times New Roman"/>
              </w:rPr>
              <w:t xml:space="preserve"> (thickening)</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4/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966903">
              <w:rPr>
                <w:rFonts w:ascii="Times New Roman" w:hAnsi="Times New Roman" w:cs="Times New Roman"/>
                <w:bCs/>
              </w:rPr>
              <w:t>Lichenification</w:t>
            </w:r>
            <w:proofErr w:type="spellEnd"/>
            <w:r w:rsidRPr="00966903">
              <w:rPr>
                <w:rFonts w:ascii="Times New Roman" w:hAnsi="Times New Roman" w:cs="Times New Roman"/>
                <w:bCs/>
              </w:rPr>
              <w:t xml:space="preserve"> (thickening)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HaW5zYnVyZzwvQXV0aG9yPjxZZWFyPjE5OTM8L1llYXI+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HaW5zYnVyZzwvQXV0aG9yPjxZZWFyPjE5OTM8L1llYXI+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5</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0</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caling/flaking/cracking</w:t>
            </w: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Skin disease that forms scales that flake off, itchy and </w:t>
            </w:r>
            <w:proofErr w:type="gramStart"/>
            <w:r w:rsidRPr="00966903">
              <w:rPr>
                <w:rFonts w:ascii="Times New Roman" w:hAnsi="Times New Roman" w:cs="Times New Roman"/>
                <w:bCs/>
                <w:i/>
              </w:rPr>
              <w:t>unpleasant,</w:t>
            </w:r>
            <w:proofErr w:type="gramEnd"/>
            <w:r w:rsidRPr="00966903">
              <w:rPr>
                <w:rFonts w:ascii="Times New Roman" w:hAnsi="Times New Roman" w:cs="Times New Roman"/>
                <w:bCs/>
                <w:i/>
              </w:rPr>
              <w:t xml:space="preserve"> makes you feel as if you have the plagu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tc>
      </w:tr>
      <w:tr w:rsidR="00966903" w:rsidRPr="00966903" w:rsidTr="00955B6E">
        <w:trPr>
          <w:trHeight w:val="494"/>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42&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Cite&gt;&lt;Author&gt;Kernick&lt;/Author&gt;&lt;Year&gt;2000&lt;/Year&gt;&lt;RecNum&gt;68&lt;/RecNum&gt;&lt;record&gt;&lt;rec-number&gt;68&lt;/rec-number&gt;&lt;foreign-keys&gt;&lt;key app="EN" db-id="zw99wtreo0evz1ed5azv2057vsxr9zpt922a" timestamp="1480938647"&gt;68&lt;/key&gt;&lt;/foreign-keys&gt;&lt;ref-type name="Journal Article"&gt;17&lt;/ref-type&gt;&lt;contributors&gt;&lt;authors&gt;&lt;author&gt;Kernick, David&lt;/author&gt;&lt;author&gt;Cox, Annie&lt;/author&gt;&lt;author&gt;Powell, Roy&lt;/author&gt;&lt;author&gt;Reinhold, Deborah&lt;/author&gt;&lt;author&gt;Sawkins, Judith&lt;/author&gt;&lt;author&gt;Warin, Andrew&lt;/author&gt;&lt;/authors&gt;&lt;/contributors&gt;&lt;titles&gt;&lt;title&gt;A cost consequence study of the impact of a dermatology-trained practice nurse on the quality of life of primary care patients with eczema and psoriasis&lt;/title&gt;&lt;secondary-title&gt;Br J Gen Pract&lt;/secondary-title&gt;&lt;/titles&gt;&lt;periodical&gt;&lt;full-title&gt;Br J Gen Pract&lt;/full-title&gt;&lt;/periodical&gt;&lt;pages&gt;555-558&lt;/pages&gt;&lt;volume&gt;50&lt;/volume&gt;&lt;number&gt;456&lt;/number&gt;&lt;dates&gt;&lt;year&gt;2000&lt;/year&gt;&lt;/dates&gt;&lt;isbn&gt;0960-1643&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1</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kin lesions</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kin lesion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yLDQwPC9zdHlsZT48L0Rpc3BsYXlUZXh0PjxyZWNvcmQ+PHJlYy1udW1iZXI+NjE8L3JlYy1u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yLDQwPC9zdHlsZT48L0Rpc3BsYXlUZXh0PjxyZWNvcmQ+PHJlYy1udW1iZXI+NjE8L3JlYy1u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9</w:t>
            </w:r>
            <w:r w:rsidRPr="00966903">
              <w:rPr>
                <w:rFonts w:ascii="Times New Roman" w:hAnsi="Times New Roman" w:cs="Times New Roman"/>
                <w:bCs/>
              </w:rPr>
              <w:fldChar w:fldCharType="end"/>
            </w:r>
            <w:r w:rsidRPr="00966903">
              <w:rPr>
                <w:rFonts w:ascii="Times New Roman" w:hAnsi="Times New Roman" w:cs="Times New Roman"/>
                <w:bCs/>
                <w:vertAlign w:val="superscript"/>
              </w:rPr>
              <w:t xml:space="preserve">* </w:t>
            </w:r>
          </w:p>
        </w:tc>
      </w:tr>
      <w:tr w:rsidR="00966903" w:rsidRPr="00966903" w:rsidTr="00955B6E">
        <w:trPr>
          <w:trHeight w:val="17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Fissures </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 xml:space="preserve">Fissures mentioned – no quote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Nb2Jlcmc8L0F1dGhvcj48WWVhcj4yMDA5PC9ZZWFyPjxS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Nb2Jlcmc8L0F1dGhvcj48WWVhcj4yMDA5PC9ZZWFyPjxS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rPr>
              <w:fldChar w:fldCharType="end"/>
            </w:r>
            <w:r w:rsidRPr="00966903">
              <w:rPr>
                <w:rFonts w:ascii="Times New Roman" w:hAnsi="Times New Roman" w:cs="Times New Roman"/>
                <w:bCs/>
              </w:rPr>
              <w:t>*</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kin irritation</w:t>
            </w: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The irritation, constant itching, like sitting in a bed of ants or spiders”</w:t>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tc>
      </w:tr>
      <w:tr w:rsidR="00966903" w:rsidRPr="00966903" w:rsidTr="00955B6E">
        <w:trPr>
          <w:trHeight w:val="64"/>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Noerreslet&lt;/Author&gt;&lt;Year&gt;2009&lt;/Year&gt;&lt;RecNum&gt;75&lt;/RecNum&gt;&lt;DisplayText&gt;&lt;style face="superscript"&gt;37&lt;/style&gt;&lt;/DisplayText&gt;&lt;record&gt;&lt;rec-number&gt;75&lt;/rec-number&gt;&lt;foreign-keys&gt;&lt;key app="EN" db-id="zw99wtreo0evz1ed5azv2057vsxr9zpt922a" timestamp="1480938898"&gt;75&lt;/key&gt;&lt;/foreign-keys&gt;&lt;ref-type name="Journal Article"&gt;17&lt;/ref-type&gt;&lt;contributors&gt;&lt;authors&gt;&lt;author&gt;Noerreslet, Mikkel&lt;/author&gt;&lt;author&gt;Jemec, Gregor BE&lt;/author&gt;&lt;author&gt;Traulsen, Janine M&lt;/author&gt;&lt;/authors&gt;&lt;/contributors&gt;&lt;titles&gt;&lt;title&gt;Involuntary autonomy: patients&amp;apos; perceptions of physicians, conventional medicines and risks in the management of atopic dermatitis&lt;/title&gt;&lt;secondary-title&gt;Social Science &amp;amp; Medicine&lt;/secondary-title&gt;&lt;/titles&gt;&lt;periodical&gt;&lt;full-title&gt;Social science &amp;amp; medicine&lt;/full-title&gt;&lt;/periodical&gt;&lt;pages&gt;1409-1415&lt;/pages&gt;&lt;volume&gt;69&lt;/volume&gt;&lt;number&gt;9&lt;/number&gt;&lt;dates&gt;&lt;year&gt;2009&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6</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Dryness/roughness</w:t>
            </w: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My appointment was of value to me indicating my dry skin type and preventative measures.”</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Kernick&lt;/Author&gt;&lt;Year&gt;2000&lt;/Year&gt;&lt;RecNum&gt;68&lt;/RecNum&gt;&lt;DisplayText&gt;&lt;style face="superscript"&gt;42&lt;/style&gt;&lt;/DisplayText&gt;&lt;record&gt;&lt;rec-number&gt;68&lt;/rec-number&gt;&lt;foreign-keys&gt;&lt;key app="EN" db-id="zw99wtreo0evz1ed5azv2057vsxr9zpt922a" timestamp="1480938647"&gt;68&lt;/key&gt;&lt;/foreign-keys&gt;&lt;ref-type name="Journal Article"&gt;17&lt;/ref-type&gt;&lt;contributors&gt;&lt;authors&gt;&lt;author&gt;Kernick, David&lt;/author&gt;&lt;author&gt;Cox, Annie&lt;/author&gt;&lt;author&gt;Powell, Roy&lt;/author&gt;&lt;author&gt;Reinhold, Deborah&lt;/author&gt;&lt;author&gt;Sawkins, Judith&lt;/author&gt;&lt;author&gt;Warin, Andrew&lt;/author&gt;&lt;/authors&gt;&lt;/contributors&gt;&lt;titles&gt;&lt;title&gt;A cost consequence study of the impact of a dermatology-trained practice nurse on the quality of life of primary care patients with eczema and psoriasis&lt;/title&gt;&lt;secondary-title&gt;Br J Gen Pract&lt;/secondary-title&gt;&lt;/titles&gt;&lt;periodical&gt;&lt;full-title&gt;Br J Gen Pract&lt;/full-title&gt;&lt;/periodical&gt;&lt;pages&gt;555-558&lt;/pages&gt;&lt;volume&gt;50&lt;/volume&gt;&lt;number&gt;456&lt;/number&gt;&lt;dates&gt;&lt;year&gt;2000&lt;/year&gt;&lt;/dates&gt;&lt;isbn&gt;0960-164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1</w:t>
            </w:r>
            <w:r w:rsidRPr="00966903">
              <w:rPr>
                <w:rFonts w:ascii="Times New Roman" w:hAnsi="Times New Roman" w:cs="Times New Roman"/>
                <w:bCs/>
              </w:rPr>
              <w:fldChar w:fldCharType="end"/>
            </w:r>
          </w:p>
        </w:tc>
      </w:tr>
      <w:tr w:rsidR="00966903" w:rsidRPr="00966903" w:rsidTr="00955B6E">
        <w:trPr>
          <w:trHeight w:val="64"/>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Papules </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Papule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Weistenhöfer&lt;/Author&gt;&lt;Year&gt;2011&lt;/Year&gt;&lt;RecNum&gt;87&lt;/RecNum&gt;&lt;DisplayText&gt;&lt;style face="superscript"&gt;40,41&lt;/style&gt;&lt;/DisplayText&gt;&lt;record&gt;&lt;rec-number&gt;87&lt;/rec-number&gt;&lt;foreign-keys&gt;&lt;key app="EN" db-id="zw99wtreo0evz1ed5azv2057vsxr9zpt922a" timestamp="1481195612"&gt;87&lt;/key&gt;&lt;/foreign-keys&gt;&lt;ref-type name="Journal Article"&gt;17&lt;/ref-type&gt;&lt;contributors&gt;&lt;authors&gt;&lt;author&gt;Weistenhöfer, W&lt;/author&gt;&lt;author&gt;Baumeister, T&lt;/author&gt;&lt;author&gt;Drexler, H&lt;/author&gt;&lt;author&gt;Kütting, B&lt;/author&gt;&lt;/authors&gt;&lt;/contributors&gt;&lt;titles&gt;&lt;title&gt;How to quantify skin impairment in primary and secondary prevention? HEROS: a proposal of a hand eczema score for occupational screenings&lt;/title&gt;&lt;secondary-title&gt;British Journal of Dermatology&lt;/secondary-title&gt;&lt;/titles&gt;&lt;periodical&gt;&lt;full-title&gt;British Journal of Dermatology&lt;/full-title&gt;&lt;/periodical&gt;&lt;pages&gt;807-813&lt;/pages&gt;&lt;volume&gt;164&lt;/volume&gt;&lt;number&gt;4&lt;/number&gt;&lt;dates&gt;&lt;year&gt;2011&lt;/year&gt;&lt;/dates&gt;&lt;isbn&gt;1365-2133&lt;/isbn&gt;&lt;urls&gt;&lt;/urls&gt;&lt;/record&gt;&lt;/Cite&gt;&lt;Cite&gt;&lt;Author&gt;Whalley&lt;/Author&gt;&lt;Year&gt;2004&lt;/Year&gt;&lt;RecNum&gt;76&lt;/RecNum&gt;&lt;record&gt;&lt;rec-number&gt;76&lt;/rec-number&gt;&lt;foreign-keys&gt;&lt;key app="EN" db-id="zw99wtreo0evz1ed5azv2057vsxr9zpt922a" timestamp="1480939008"&gt;76&lt;/key&gt;&lt;/foreign-keys&gt;&lt;ref-type name="Journal Article"&gt;17&lt;/ref-type&gt;&lt;contributors&gt;&lt;authors&gt;&lt;author&gt;Whalley, D&lt;/author&gt;&lt;author&gt;McKenna, SP&lt;/author&gt;&lt;author&gt;Dewar, AL&lt;/author&gt;&lt;author&gt;Erdman, RA&lt;/author&gt;&lt;author&gt;Kohlmann, Thomas&lt;/author&gt;&lt;author&gt;Niero, M&lt;/author&gt;&lt;author&gt;Cook, SA&lt;/author&gt;&lt;author&gt;Crickx, B&lt;/author&gt;&lt;author&gt;Herdman, MJ&lt;/author&gt;&lt;author&gt;Frech, F&lt;/author&gt;&lt;/authors&gt;&lt;/contributors&gt;&lt;titles&gt;&lt;title&gt;A new instrument for assessing quality of life in atopic dermatitis: international development of the Quality of Life Index for Atopic Dermatitis (QoLIAD)&lt;/title&gt;&lt;secondary-title&gt;British Journal of Dermatology&lt;/secondary-title&gt;&lt;/titles&gt;&lt;periodical&gt;&lt;full-title&gt;British Journal of Dermatology&lt;/full-title&gt;&lt;/periodical&gt;&lt;pages&gt;274-283&lt;/pages&gt;&lt;volume&gt;150&lt;/volume&gt;&lt;number&gt;2&lt;/number&gt;&lt;dates&gt;&lt;year&gt;2004&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0</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trHeight w:val="227"/>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Skin sensitivity </w:t>
            </w:r>
          </w:p>
        </w:tc>
        <w:tc>
          <w:tcPr>
            <w:tcW w:w="0" w:type="pct"/>
            <w:vMerge w:val="restar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so my skin has become really sensitive and perhaps thinner than it used to b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rsidR="00966903" w:rsidRPr="00966903" w:rsidRDefault="00966903" w:rsidP="00966903">
            <w:pPr>
              <w:rPr>
                <w:rFonts w:ascii="Times New Roman" w:hAnsi="Times New Roman" w:cs="Times New Roman"/>
              </w:rPr>
            </w:pPr>
          </w:p>
        </w:tc>
        <w:tc>
          <w:tcPr>
            <w:tcW w:w="0" w:type="auto"/>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vetkovski&lt;/Author&gt;&lt;Year&gt;2006&lt;/Year&gt;&lt;RecNum&gt;64&lt;/RecNum&gt;&lt;DisplayText&gt;&lt;style face="superscript"&gt;45&lt;/style&gt;&lt;/DisplayText&gt;&lt;record&gt;&lt;rec-number&gt;64&lt;/rec-number&gt;&lt;foreign-keys&gt;&lt;key app="EN" db-id="zw99wtreo0evz1ed5azv2057vsxr9zpt922a" timestamp="1480938412"&gt;64&lt;/key&gt;&lt;/foreign-keys&gt;&lt;ref-type name="Journal Article"&gt;17&lt;/ref-type&gt;&lt;contributors&gt;&lt;authors&gt;&lt;author&gt;Cvetkovski, Rikke Skoet&lt;/author&gt;&lt;author&gt;Zachariae, Robert&lt;/author&gt;&lt;author&gt;Jensen, Henrik&lt;/author&gt;&lt;author&gt;Olsen, Jorn&lt;/author&gt;&lt;author&gt;Johansen, Jeanne Duus&lt;/author&gt;&lt;author&gt;Agner, Tove&lt;/author&gt;&lt;/authors&gt;&lt;/contributors&gt;&lt;titles&gt;&lt;title&gt;Prognosis of occupational hand eczema: a follow-up study&lt;/title&gt;&lt;secondary-title&gt;Archives of dermatology&lt;/secondary-title&gt;&lt;/titles&gt;&lt;periodical&gt;&lt;full-title&gt;Archives of Dermatology&lt;/full-title&gt;&lt;/periodical&gt;&lt;pages&gt;305-311&lt;/pages&gt;&lt;volume&gt;142&lt;/volume&gt;&lt;number&gt;3&lt;/number&gt;&lt;dates&gt;&lt;year&gt;2006&lt;/year&gt;&lt;/dates&gt;&lt;isbn&gt;0003-987X&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4</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trHeight w:val="270"/>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tinging</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tinging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31&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Cite&gt;&lt;Author&gt;Nørreslet&lt;/Author&gt;&lt;Year&gt;2010&lt;/Year&gt;&lt;RecNum&gt;84&lt;/RecNum&gt;&lt;record&gt;&lt;rec-number&gt;84&lt;/rec-number&gt;&lt;foreign-keys&gt;&lt;key app="EN" db-id="zw99wtreo0evz1ed5azv2057vsxr9zpt922a" timestamp="1481191562"&gt;84&lt;/key&gt;&lt;/foreign-keys&gt;&lt;ref-type name="Journal Article"&gt;17&lt;/ref-type&gt;&lt;contributors&gt;&lt;authors&gt;&lt;author&gt;Nørreslet, Mikkel&lt;/author&gt;&lt;author&gt;Bissell, P&lt;/author&gt;&lt;author&gt;Traulsen, Janine Marie&lt;/author&gt;&lt;/authors&gt;&lt;/contributors&gt;&lt;titles&gt;&lt;title&gt;From consumerism to active dependence: Patterns of medicines use and treatment decisions among patients with atopic dermatitis&lt;/title&gt;&lt;secondary-title&gt;Health:&lt;/secondary-title&gt;&lt;/titles&gt;&lt;periodical&gt;&lt;full-title&gt;Health:&lt;/full-title&gt;&lt;/periodical&gt;&lt;pages&gt;91-106&lt;/pages&gt;&lt;volume&gt;14&lt;/volume&gt;&lt;number&gt;1&lt;/number&gt;&lt;dates&gt;&lt;year&gt;2010&lt;/year&gt;&lt;/dates&gt;&lt;isbn&gt;1363-4593&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Bleeding</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Bleeding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rPr>
              <w:fldChar w:fldCharType="end"/>
            </w:r>
          </w:p>
        </w:tc>
      </w:tr>
      <w:tr w:rsidR="00966903" w:rsidRPr="00966903" w:rsidTr="00955B6E">
        <w:trPr>
          <w:trHeight w:val="511"/>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Oozing/weeping/</w:t>
            </w:r>
          </w:p>
          <w:p w:rsidR="00966903" w:rsidRPr="00966903" w:rsidRDefault="00966903" w:rsidP="00966903">
            <w:pPr>
              <w:rPr>
                <w:rFonts w:ascii="Times New Roman" w:hAnsi="Times New Roman" w:cs="Times New Roman"/>
              </w:rPr>
            </w:pPr>
            <w:r w:rsidRPr="00966903">
              <w:rPr>
                <w:rFonts w:ascii="Times New Roman" w:hAnsi="Times New Roman" w:cs="Times New Roman"/>
              </w:rPr>
              <w:t>exudation</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 xml:space="preserve">Oozing/weeping/exudation mentioned – no quotes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Skin tightness </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kin tightnes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Charman&lt;/Author&gt;&lt;Year&gt;2004&lt;/Year&gt;&lt;RecNum&gt;63&lt;/RecNum&gt;&lt;DisplayText&gt;&lt;style face="superscript"&gt;13&lt;/style&gt;&lt;/DisplayText&gt;&lt;record&gt;&lt;rec-number&gt;63&lt;/rec-number&gt;&lt;foreign-keys&gt;&lt;key app="EN" db-id="zw99wtreo0evz1ed5azv2057vsxr9zpt922a" timestamp="1480938370"&gt;63&lt;/key&gt;&lt;/foreign-keys&gt;&lt;ref-type name="Journal Article"&gt;17&lt;/ref-type&gt;&lt;contributors&gt;&lt;authors&gt;&lt;author&gt;Charman, Carolyn R&lt;/author&gt;&lt;author&gt;Venn, Andrea J&lt;/author&gt;&lt;author&gt;Williams, Hywel C&lt;/author&gt;&lt;/authors&gt;&lt;/contributors&gt;&lt;titles&gt;&lt;title&gt;The patient-oriented eczema measure: development and initial validation of a new tool for measuring atopic eczema severity from the patients’ perspective&lt;/title&gt;&lt;secondary-title&gt;Archives of Dermatology&lt;/secondary-title&gt;&lt;/titles&gt;&lt;periodical&gt;&lt;full-title&gt;Archives of Dermatology&lt;/full-title&gt;&lt;/periodical&gt;&lt;pages&gt;1513-1519&lt;/pages&gt;&lt;volume&gt;140&lt;/volume&gt;&lt;number&gt;12&lt;/number&gt;&lt;dates&gt;&lt;year&gt;2004&lt;/year&gt;&lt;/dates&gt;&lt;isbn&gt;0003-987X&lt;/isbn&gt;&lt;urls&gt;&lt;/urls&gt;&lt;/record&gt;&lt;/Cite&gt;&lt;/EndNote&gt;</w:instrText>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rPr>
              <w:fldChar w:fldCharType="end"/>
            </w:r>
          </w:p>
        </w:tc>
      </w:tr>
      <w:tr w:rsidR="00966903" w:rsidRPr="00966903" w:rsidTr="00955B6E">
        <w:trPr>
          <w:trHeight w:val="521"/>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ensitivity to the sun</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ensitivity to the sun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Grob&lt;/Author&gt;&lt;Year&gt;2005&lt;/Year&gt;&lt;RecNum&gt;66&lt;/RecNum&gt;&lt;DisplayText&gt;&lt;style face="superscript"&gt;46&lt;/style&gt;&lt;/DisplayText&gt;&lt;record&gt;&lt;rec-number&gt;66&lt;/rec-number&gt;&lt;foreign-keys&gt;&lt;key app="EN" db-id="zw99wtreo0evz1ed5azv2057vsxr9zpt922a" timestamp="1480938548"&gt;66&lt;/key&gt;&lt;/foreign-keys&gt;&lt;ref-type name="Journal Article"&gt;17&lt;/ref-type&gt;&lt;contributors&gt;&lt;authors&gt;&lt;author&gt;Grob, JJ&lt;/author&gt;&lt;author&gt;Revuz, J&lt;/author&gt;&lt;author&gt;Ortonne, JP&lt;/author&gt;&lt;author&gt;Auquier, P&lt;/author&gt;&lt;author&gt;Lorette, G&lt;/author&gt;&lt;/authors&gt;&lt;/contributors&gt;&lt;titles&gt;&lt;title&gt;Comparative study of the impact of chronic urticaria, psoriasis and atopic dermatitis on the quality of life&lt;/title&gt;&lt;secondary-title&gt;British Journal of Dermatology&lt;/secondary-title&gt;&lt;/titles&gt;&lt;periodical&gt;&lt;full-title&gt;British Journal of Dermatology&lt;/full-title&gt;&lt;/periodical&gt;&lt;pages&gt;289-295&lt;/pages&gt;&lt;volume&gt;152&lt;/volume&gt;&lt;number&gt;2&lt;/number&gt;&lt;dates&gt;&lt;year&gt;2005&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5</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welling</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welling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Kernick&lt;/Author&gt;&lt;Year&gt;2000&lt;/Year&gt;&lt;RecNum&gt;68&lt;/RecNum&gt;&lt;DisplayText&gt;&lt;style face="superscript"&gt;42&lt;/style&gt;&lt;/DisplayText&gt;&lt;record&gt;&lt;rec-number&gt;68&lt;/rec-number&gt;&lt;foreign-keys&gt;&lt;key app="EN" db-id="zw99wtreo0evz1ed5azv2057vsxr9zpt922a" timestamp="1480938647"&gt;68&lt;/key&gt;&lt;/foreign-keys&gt;&lt;ref-type name="Journal Article"&gt;17&lt;/ref-type&gt;&lt;contributors&gt;&lt;authors&gt;&lt;author&gt;Kernick, David&lt;/author&gt;&lt;author&gt;Cox, Annie&lt;/author&gt;&lt;author&gt;Powell, Roy&lt;/author&gt;&lt;author&gt;Reinhold, Deborah&lt;/author&gt;&lt;author&gt;Sawkins, Judith&lt;/author&gt;&lt;author&gt;Warin, Andrew&lt;/author&gt;&lt;/authors&gt;&lt;/contributors&gt;&lt;titles&gt;&lt;title&gt;A cost consequence study of the impact of a dermatology-trained practice nurse on the quality of life of primary care patients with eczema and psoriasis&lt;/title&gt;&lt;secondary-title&gt;Br J Gen Pract&lt;/secondary-title&gt;&lt;/titles&gt;&lt;periodical&gt;&lt;full-title&gt;Br J Gen Pract&lt;/full-title&gt;&lt;/periodical&gt;&lt;pages&gt;555-558&lt;/pages&gt;&lt;volume&gt;50&lt;/volume&gt;&lt;number&gt;456&lt;/number&gt;&lt;dates&gt;&lt;year&gt;2000&lt;/year&gt;&lt;/dates&gt;&lt;isbn&gt;0960-164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1</w:t>
            </w:r>
            <w:r w:rsidRPr="00966903">
              <w:rPr>
                <w:rFonts w:ascii="Times New Roman" w:hAnsi="Times New Roman" w:cs="Times New Roman"/>
                <w:bCs/>
              </w:rPr>
              <w:fldChar w:fldCharType="end"/>
            </w:r>
          </w:p>
        </w:tc>
      </w:tr>
      <w:tr w:rsidR="00966903" w:rsidRPr="00966903" w:rsidTr="00955B6E">
        <w:trPr>
          <w:trHeight w:val="531"/>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proofErr w:type="spellStart"/>
            <w:r w:rsidRPr="00966903">
              <w:rPr>
                <w:rFonts w:ascii="Times New Roman" w:hAnsi="Times New Roman" w:cs="Times New Roman"/>
              </w:rPr>
              <w:t>Transepidermal</w:t>
            </w:r>
            <w:proofErr w:type="spellEnd"/>
            <w:r w:rsidRPr="00966903">
              <w:rPr>
                <w:rFonts w:ascii="Times New Roman" w:hAnsi="Times New Roman" w:cs="Times New Roman"/>
              </w:rPr>
              <w:t xml:space="preserve"> water loss</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1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roofErr w:type="spellStart"/>
            <w:r w:rsidRPr="00966903">
              <w:rPr>
                <w:rFonts w:ascii="Times New Roman" w:hAnsi="Times New Roman" w:cs="Times New Roman"/>
                <w:bCs/>
              </w:rPr>
              <w:t>Transepidermal</w:t>
            </w:r>
            <w:proofErr w:type="spellEnd"/>
            <w:r w:rsidRPr="00966903">
              <w:rPr>
                <w:rFonts w:ascii="Times New Roman" w:hAnsi="Times New Roman" w:cs="Times New Roman"/>
                <w:bCs/>
              </w:rPr>
              <w:t xml:space="preserve"> water loss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Weistenhöfer&lt;/Author&gt;&lt;Year&gt;2011&lt;/Year&gt;&lt;RecNum&gt;87&lt;/RecNum&gt;&lt;DisplayText&gt;&lt;style face="superscript"&gt;40&lt;/style&gt;&lt;/DisplayText&gt;&lt;record&gt;&lt;rec-number&gt;87&lt;/rec-number&gt;&lt;foreign-keys&gt;&lt;key app="EN" db-id="zw99wtreo0evz1ed5azv2057vsxr9zpt922a" timestamp="1481195612"&gt;87&lt;/key&gt;&lt;/foreign-keys&gt;&lt;ref-type name="Journal Article"&gt;17&lt;/ref-type&gt;&lt;contributors&gt;&lt;authors&gt;&lt;author&gt;Weistenhöfer, W&lt;/author&gt;&lt;author&gt;Baumeister, T&lt;/author&gt;&lt;author&gt;Drexler, H&lt;/author&gt;&lt;author&gt;Kütting, B&lt;/author&gt;&lt;/authors&gt;&lt;/contributors&gt;&lt;titles&gt;&lt;title&gt;How to quantify skin impairment in primary and secondary prevention? HEROS: a proposal of a hand eczema score for occupational screenings&lt;/title&gt;&lt;secondary-title&gt;British Journal of Dermatology&lt;/secondary-title&gt;&lt;/titles&gt;&lt;periodical&gt;&lt;full-title&gt;British Journal of Dermatology&lt;/full-title&gt;&lt;/periodical&gt;&lt;pages&gt;807-813&lt;/pages&gt;&lt;volume&gt;164&lt;/volume&gt;&lt;number&gt;4&lt;/number&gt;&lt;dates&gt;&lt;year&gt;2011&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9</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Vesicles </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Vesicle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Weistenhöfer&lt;/Author&gt;&lt;Year&gt;2011&lt;/Year&gt;&lt;RecNum&gt;87&lt;/RecNum&gt;&lt;DisplayText&gt;&lt;style face="superscript"&gt;40&lt;/style&gt;&lt;/DisplayText&gt;&lt;record&gt;&lt;rec-number&gt;87&lt;/rec-number&gt;&lt;foreign-keys&gt;&lt;key app="EN" db-id="zw99wtreo0evz1ed5azv2057vsxr9zpt922a" timestamp="1481195612"&gt;87&lt;/key&gt;&lt;/foreign-keys&gt;&lt;ref-type name="Journal Article"&gt;17&lt;/ref-type&gt;&lt;contributors&gt;&lt;authors&gt;&lt;author&gt;Weistenhöfer, W&lt;/author&gt;&lt;author&gt;Baumeister, T&lt;/author&gt;&lt;author&gt;Drexler, H&lt;/author&gt;&lt;author&gt;Kütting, B&lt;/author&gt;&lt;/authors&gt;&lt;/contributors&gt;&lt;titles&gt;&lt;title&gt;How to quantify skin impairment in primary and secondary prevention? HEROS: a proposal of a hand eczema score for occupational screenings&lt;/title&gt;&lt;secondary-title&gt;British Journal of Dermatology&lt;/secondary-title&gt;&lt;/titles&gt;&lt;periodical&gt;&lt;full-title&gt;British Journal of Dermatology&lt;/full-title&gt;&lt;/periodical&gt;&lt;pages&gt;807-813&lt;/pages&gt;&lt;volume&gt;164&lt;/volume&gt;&lt;number&gt;4&lt;/number&gt;&lt;dates&gt;&lt;year&gt;2011&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9</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bl>
    <w:p w:rsidR="00966903" w:rsidRPr="00966903" w:rsidRDefault="00966903" w:rsidP="00966903">
      <w:pPr>
        <w:spacing w:before="120" w:after="120"/>
        <w:rPr>
          <w:rFonts w:ascii="Times New Roman" w:eastAsia="SimSun" w:hAnsi="Times New Roman" w:cs="Times New Roman"/>
          <w:color w:val="4E5053"/>
          <w:lang w:val="en-GB"/>
        </w:rPr>
      </w:pPr>
      <w:r w:rsidRPr="00966903">
        <w:rPr>
          <w:rFonts w:ascii="Times New Roman" w:eastAsia="SimSun" w:hAnsi="Times New Roman" w:cs="Times New Roman"/>
          <w:color w:val="4E5053"/>
          <w:lang w:val="en-GB"/>
        </w:rPr>
        <w:t>*Article specific to patients with hand eczema</w:t>
      </w:r>
    </w:p>
    <w:p w:rsidR="00966903" w:rsidRPr="00966903" w:rsidRDefault="00966903" w:rsidP="00966903">
      <w:pPr>
        <w:spacing w:after="0"/>
        <w:rPr>
          <w:rFonts w:ascii="Times New Roman" w:eastAsia="SimSun" w:hAnsi="Times New Roman" w:cs="Times New Roman"/>
          <w:b/>
          <w:u w:val="single"/>
          <w:lang w:val="en-GB"/>
        </w:rPr>
      </w:pPr>
    </w:p>
    <w:p w:rsidR="00966903" w:rsidRPr="00966903" w:rsidRDefault="00966903" w:rsidP="00966903">
      <w:pPr>
        <w:spacing w:after="0"/>
        <w:rPr>
          <w:rFonts w:ascii="Times New Roman" w:eastAsia="SimSun" w:hAnsi="Times New Roman" w:cs="Times New Roman"/>
          <w:b/>
          <w:u w:val="single"/>
          <w:lang w:val="en-GB"/>
        </w:rPr>
      </w:pPr>
    </w:p>
    <w:p w:rsidR="00966903" w:rsidRPr="00966903" w:rsidRDefault="00966903" w:rsidP="00966903">
      <w:pPr>
        <w:spacing w:after="0"/>
        <w:rPr>
          <w:rFonts w:ascii="Times New Roman" w:eastAsia="SimSun" w:hAnsi="Times New Roman" w:cs="Times New Roman"/>
          <w:b/>
          <w:u w:val="single"/>
          <w:lang w:val="en-GB"/>
        </w:rPr>
      </w:pPr>
    </w:p>
    <w:p w:rsidR="00966903" w:rsidRPr="00966903" w:rsidRDefault="00966903" w:rsidP="00966903">
      <w:pPr>
        <w:spacing w:after="0"/>
        <w:rPr>
          <w:rFonts w:ascii="Times New Roman" w:eastAsia="SimSun" w:hAnsi="Times New Roman" w:cs="Times New Roman"/>
          <w:b/>
          <w:u w:val="single"/>
          <w:lang w:val="en-GB"/>
        </w:rPr>
      </w:pPr>
    </w:p>
    <w:p w:rsidR="00966903" w:rsidRPr="00966903" w:rsidRDefault="00966903" w:rsidP="00966903">
      <w:pPr>
        <w:spacing w:after="0"/>
        <w:rPr>
          <w:rFonts w:ascii="Times New Roman" w:eastAsia="SimSun" w:hAnsi="Times New Roman" w:cs="Times New Roman"/>
          <w:b/>
          <w:u w:val="single"/>
          <w:lang w:val="en-GB"/>
        </w:rPr>
      </w:pPr>
      <w:r w:rsidRPr="00966903">
        <w:rPr>
          <w:rFonts w:ascii="Times New Roman" w:eastAsia="SimSun" w:hAnsi="Times New Roman" w:cs="Times New Roman"/>
          <w:b/>
          <w:u w:val="single"/>
          <w:lang w:val="en-GB"/>
        </w:rPr>
        <w:t xml:space="preserve">Proximal impacts </w:t>
      </w:r>
    </w:p>
    <w:tbl>
      <w:tblPr>
        <w:tblStyle w:val="PlainTable2"/>
        <w:tblW w:w="5000" w:type="pct"/>
        <w:tblLook w:val="04A0" w:firstRow="1" w:lastRow="0" w:firstColumn="1" w:lastColumn="0" w:noHBand="0" w:noVBand="1"/>
      </w:tblPr>
      <w:tblGrid>
        <w:gridCol w:w="2530"/>
        <w:gridCol w:w="1687"/>
        <w:gridCol w:w="2676"/>
        <w:gridCol w:w="2373"/>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Quotes/description</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leep disruptions</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9/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Sleep disruptions mentioned – no quote</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CYXRoZTwvQXV0aG9yPjxZZWFyPjIwMTM8L1llYXI+PFJl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CYXRoZTwvQXV0aG9yPjxZZWFyPjIwMTM8L1llYXI+PFJl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EB5E16">
              <w:rPr>
                <w:rFonts w:ascii="Times New Roman" w:hAnsi="Times New Roman" w:cs="Times New Roman"/>
                <w:noProof/>
                <w:vertAlign w:val="superscript"/>
              </w:rPr>
              <w:t>1</w:t>
            </w:r>
            <w:r w:rsidRPr="00966903">
              <w:rPr>
                <w:rFonts w:ascii="Times New Roman" w:hAnsi="Times New Roman" w:cs="Times New Roman"/>
                <w:noProof/>
                <w:vertAlign w:val="superscript"/>
              </w:rPr>
              <w:t>,28,</w:t>
            </w:r>
            <w:r w:rsidR="00405EB0">
              <w:rPr>
                <w:rFonts w:ascii="Times New Roman" w:hAnsi="Times New Roman" w:cs="Times New Roman"/>
                <w:noProof/>
                <w:vertAlign w:val="superscript"/>
              </w:rPr>
              <w:t>28</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1</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4</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6</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5</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6</w:t>
            </w:r>
            <w:r w:rsidRPr="00966903">
              <w:rPr>
                <w:rFonts w:ascii="Times New Roman" w:hAnsi="Times New Roman" w:cs="Times New Roman"/>
              </w:rPr>
              <w:fldChar w:fldCharType="end"/>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66903" w:rsidRPr="00966903" w:rsidTr="00955B6E">
        <w:trPr>
          <w:trHeight w:val="368"/>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 Bodily/physical discomfort</w:t>
            </w:r>
          </w:p>
        </w:tc>
        <w:tc>
          <w:tcPr>
            <w:tcW w:w="0" w:type="pct"/>
            <w:vMerge w:val="restar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9/27</w:t>
            </w:r>
          </w:p>
        </w:tc>
        <w:tc>
          <w:tcPr>
            <w:tcW w:w="0" w:type="pct"/>
            <w:vMerge w:val="restar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People don’t </w:t>
            </w:r>
            <w:proofErr w:type="spellStart"/>
            <w:r w:rsidRPr="00966903">
              <w:rPr>
                <w:rFonts w:ascii="Times New Roman" w:hAnsi="Times New Roman" w:cs="Times New Roman"/>
                <w:bCs/>
                <w:i/>
              </w:rPr>
              <w:t>realise</w:t>
            </w:r>
            <w:proofErr w:type="spellEnd"/>
            <w:r w:rsidRPr="00966903">
              <w:rPr>
                <w:rFonts w:ascii="Times New Roman" w:hAnsi="Times New Roman" w:cs="Times New Roman"/>
                <w:bCs/>
                <w:i/>
              </w:rPr>
              <w:t xml:space="preserve"> how uncomfortable it is”</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HaW5zYnVyZzwvQXV0aG9yPjxZZWFyPjE5OTM8L1llYXI+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HaW5zYnVyZzwvQXV0aG9yPjxZZWFyPjE5OTM8L1llYXI+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405EB0">
              <w:rPr>
                <w:rFonts w:ascii="Times New Roman" w:hAnsi="Times New Roman" w:cs="Times New Roman"/>
                <w:noProof/>
                <w:vertAlign w:val="superscript"/>
              </w:rPr>
              <w:t>30</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2</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4</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6</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2</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5</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7</w:t>
            </w:r>
            <w:r w:rsidRPr="00966903">
              <w:rPr>
                <w:rFonts w:ascii="Times New Roman" w:hAnsi="Times New Roman" w:cs="Times New Roman"/>
              </w:rPr>
              <w:fldChar w:fldCharType="end"/>
            </w:r>
          </w:p>
        </w:tc>
      </w:tr>
      <w:tr w:rsidR="00966903" w:rsidRPr="00966903" w:rsidTr="00955B6E">
        <w:trPr>
          <w:trHeight w:val="54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Excoriation (skin picking)</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Excoriation/skin picked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HaW5zYnVyZzwvQXV0aG9yPjxZZWFyPjE5OTM8L1llYXI+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HaW5zYnVyZzwvQXV0aG9yPjxZZWFyPjE5OTM8L1llYXI+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0</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Tiredness/fatigu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Lack of energy, tiredness/fatigue mentioned – no quote</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Ob2VycmVzbGV0PC9BdXRob3I+PFllYXI+MjAwOTwvWWVh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L0VuZE5vdGU+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Ob2VycmVzbGV0PC9BdXRob3I+PFllYXI+MjAwOTwvWWVh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L0VuZE5vdGU+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405EB0">
              <w:rPr>
                <w:rFonts w:ascii="Times New Roman" w:hAnsi="Times New Roman" w:cs="Times New Roman"/>
                <w:noProof/>
                <w:vertAlign w:val="superscript"/>
              </w:rPr>
              <w:t>28</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6</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0</w:t>
            </w:r>
            <w:r w:rsidRPr="00966903">
              <w:rPr>
                <w:rFonts w:ascii="Times New Roman" w:hAnsi="Times New Roman" w:cs="Times New Roman"/>
              </w:rPr>
              <w:fldChar w:fldCharType="end"/>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r>
      <w:tr w:rsidR="00966903" w:rsidRPr="00966903" w:rsidTr="00955B6E">
        <w:trPr>
          <w:trHeight w:val="54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Scratching</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Clothing ruined by treatments and scratching mentioned – no quotes</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CYXRoZTwvQXV0aG9yPjxZZWFyPjIwMTM8L1llYXI+PFJl
Y051bT42MTwvUmVjTnVtPjxEaXNwbGF5VGV4dD48c3R5bGUgZmFjZT0ic3VwZXJzY3JpcHQiPjI5
PC9zdHlsZT48L0Rpc3BsYXlUZXh0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Q2l0ZT48QXV0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CYXRoZTwvQXV0aG9yPjxZZWFyPjIwMTM8L1llYXI+PFJl
Y051bT42MTwvUmVjTnVtPjxEaXNwbGF5VGV4dD48c3R5bGUgZmFjZT0ic3VwZXJzY3JpcHQiPjI5
PC9zdHlsZT48L0Rpc3BsYXlUZXh0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Q2l0ZT48QXV0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405EB0">
              <w:rPr>
                <w:rFonts w:ascii="Times New Roman" w:hAnsi="Times New Roman" w:cs="Times New Roman"/>
                <w:noProof/>
                <w:vertAlign w:val="superscript"/>
              </w:rPr>
              <w:t>28</w:t>
            </w:r>
            <w:r w:rsidRPr="00966903">
              <w:rPr>
                <w:rFonts w:ascii="Times New Roman" w:hAnsi="Times New Roman" w:cs="Times New Roman"/>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0" w:type="pct"/>
            <w:gridSpan w:val="4"/>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Article specific to patients with hand eczema</w:t>
            </w:r>
          </w:p>
        </w:tc>
      </w:tr>
    </w:tbl>
    <w:p w:rsidR="00966903" w:rsidRPr="00966903" w:rsidRDefault="00966903" w:rsidP="00966903">
      <w:pPr>
        <w:spacing w:after="0"/>
        <w:rPr>
          <w:rFonts w:ascii="Times New Roman" w:eastAsia="SimSun" w:hAnsi="Times New Roman" w:cs="Times New Roman"/>
          <w:lang w:val="en-GB"/>
        </w:rPr>
        <w:sectPr w:rsidR="00966903" w:rsidRPr="00966903" w:rsidSect="00692C2A">
          <w:headerReference w:type="even" r:id="rId8"/>
          <w:headerReference w:type="default" r:id="rId9"/>
          <w:footerReference w:type="default" r:id="rId10"/>
          <w:headerReference w:type="first" r:id="rId11"/>
          <w:pgSz w:w="11907" w:h="16839"/>
          <w:pgMar w:top="1418" w:right="1417" w:bottom="1276" w:left="1440" w:header="568" w:footer="396" w:gutter="0"/>
          <w:cols w:space="720"/>
          <w:docGrid w:linePitch="299"/>
        </w:sectPr>
      </w:pPr>
    </w:p>
    <w:tbl>
      <w:tblPr>
        <w:tblStyle w:val="PlainTable2"/>
        <w:tblW w:w="5000" w:type="pct"/>
        <w:tblLook w:val="04A0" w:firstRow="1" w:lastRow="0" w:firstColumn="1" w:lastColumn="0" w:noHBand="0" w:noVBand="1"/>
      </w:tblPr>
      <w:tblGrid>
        <w:gridCol w:w="2623"/>
        <w:gridCol w:w="1632"/>
        <w:gridCol w:w="2622"/>
        <w:gridCol w:w="2389"/>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lastRenderedPageBreak/>
              <w:t>Impact</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Quotes/description</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Restricted clothing and style choice </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1/27</w:t>
            </w:r>
          </w:p>
        </w:tc>
        <w:tc>
          <w:tcPr>
            <w:tcW w:w="0" w:type="pct"/>
            <w:vMerge w:val="restar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You can’t wear the clothes you’d like to, after all only cotton is feasible” </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30&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Cite&gt;&lt;Author&gt;Jowett&lt;/Author&gt;&lt;Year&gt;1985&lt;/Year&gt;&lt;RecNum&gt;67&lt;/RecNum&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r>
      <w:tr w:rsidR="00966903" w:rsidRPr="00966903" w:rsidTr="00955B6E">
        <w:trPr>
          <w:trHeight w:val="98"/>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I4LDMxLDM0LDM3LDM4LDQyLDQ0LDQ3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GaW5sYXk8L0F1dGhvcj48WWVhcj4yMDAxPC9Z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I4LDMxLDM0LDM3LDM4LDQyLDQ0LDQ3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GaW5sYXk8L0F1dGhvcj48WWVhcj4yMDAxPC9Z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28,</w:t>
            </w:r>
            <w:r w:rsidR="00405EB0">
              <w:rPr>
                <w:rFonts w:ascii="Times New Roman" w:hAnsi="Times New Roman" w:cs="Times New Roman"/>
                <w:bCs/>
                <w:noProof/>
                <w:vertAlign w:val="superscript"/>
              </w:rPr>
              <w:t>3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6</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Physically unable to complete activities </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9/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Physically unable to complete activitie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MwLDMyLDM0LDM2LDM4LDQzLDQ0LDQ3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Cb2VobTwvQXV0aG9yPjxZZWFyPjIwMTI8L1ll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MwLDMyLDM0LDM2LDM4LDQzLDQ0LDQ3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Cb2VobTwvQXV0aG9yPjxZZWFyPjIwMTI8L1ll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5</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6</w:t>
            </w:r>
            <w:r w:rsidRPr="00966903">
              <w:rPr>
                <w:rFonts w:ascii="Times New Roman" w:hAnsi="Times New Roman" w:cs="Times New Roman"/>
                <w:bCs/>
              </w:rPr>
              <w:fldChar w:fldCharType="end"/>
            </w:r>
          </w:p>
        </w:tc>
      </w:tr>
      <w:tr w:rsidR="00966903" w:rsidRPr="00966903" w:rsidTr="00955B6E">
        <w:trPr>
          <w:trHeight w:val="42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Bathing/showering issues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Bathing/showering issues mentioned - no quotes</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Finlay&lt;/Author&gt;&lt;Year&gt;2001&lt;/Year&gt;&lt;RecNum&gt;78&lt;/RecNum&gt;&lt;DisplayText&gt;&lt;style face="superscript"&gt;28,34&lt;/style&gt;&lt;/DisplayText&gt;&lt;record&gt;&lt;rec-number&gt;78&lt;/rec-number&gt;&lt;foreign-keys&gt;&lt;key app="EN" db-id="zw99wtreo0evz1ed5azv2057vsxr9zpt922a" timestamp="1480939071"&gt;78&lt;/key&gt;&lt;/foreign-keys&gt;&lt;ref-type name="Journal Article"&gt;17&lt;/ref-type&gt;&lt;contributors&gt;&lt;authors&gt;&lt;author&gt;Finlay, Andrew Y&lt;/author&gt;&lt;/authors&gt;&lt;/contributors&gt;&lt;titles&gt;&lt;title&gt;Quality of life in atopic dermatitis&lt;/title&gt;&lt;secondary-title&gt;Journal of the American Academy of Dermatology&lt;/secondary-title&gt;&lt;/titles&gt;&lt;periodical&gt;&lt;full-title&gt;Journal of the American Academy of Dermatology&lt;/full-title&gt;&lt;/periodical&gt;&lt;pages&gt;S64-S66&lt;/pages&gt;&lt;volume&gt;45&lt;/volume&gt;&lt;number&gt;1&lt;/number&gt;&lt;dates&gt;&lt;year&gt;2001&lt;/year&gt;&lt;/dates&gt;&lt;isbn&gt;0190-9622&lt;/isbn&gt;&lt;urls&gt;&lt;/urls&gt;&lt;/record&gt;&lt;/Cite&gt;&lt;Cite&gt;&lt;Author&gt;Herd&lt;/Author&gt;&lt;Year&gt;1997&lt;/Year&gt;&lt;RecNum&gt;80&lt;/RecNum&gt;&lt;record&gt;&lt;rec-number&gt;80&lt;/rec-number&gt;&lt;foreign-keys&gt;&lt;key app="EN" db-id="zw99wtreo0evz1ed5azv2057vsxr9zpt922a" timestamp="1480939123"&gt;80&lt;/key&gt;&lt;/foreign-keys&gt;&lt;ref-type name="Journal Article"&gt;17&lt;/ref-type&gt;&lt;contributors&gt;&lt;authors&gt;&lt;author&gt;Herd, RM&lt;/author&gt;&lt;author&gt;Tidman, MJ&lt;/author&gt;&lt;author&gt;Ruta, DA&lt;/author&gt;&lt;author&gt;Hunter, JAA&lt;/author&gt;&lt;/authors&gt;&lt;/contributors&gt;&lt;titles&gt;&lt;title&gt;Measurement of quality of life in atopic dermatitis: correlation and validation of two different methods&lt;/title&gt;&lt;secondary-title&gt;British Journal of Dermatology&lt;/secondary-title&gt;&lt;/titles&gt;&lt;periodical&gt;&lt;full-title&gt;British Journal of Dermatology&lt;/full-title&gt;&lt;/periodical&gt;&lt;pages&gt;502-507&lt;/pages&gt;&lt;volume&gt;136&lt;/volume&gt;&lt;number&gt;4&lt;/number&gt;&lt;dates&gt;&lt;year&gt;1997&lt;/year&gt;&lt;/dates&gt;&lt;isbn&gt;1365-2133&lt;/isbn&gt;&lt;urls&gt;&lt;/urls&gt;&lt;/record&gt;&lt;/Cite&gt;&lt;/EndNote&gt;</w:instrText>
            </w:r>
            <w:r w:rsidRPr="00966903">
              <w:rPr>
                <w:rFonts w:ascii="Times New Roman" w:hAnsi="Times New Roman" w:cs="Times New Roman"/>
                <w:bCs/>
              </w:rPr>
              <w:fldChar w:fldCharType="separate"/>
            </w:r>
            <w:r w:rsidRPr="00966903">
              <w:rPr>
                <w:rFonts w:ascii="Times New Roman" w:hAnsi="Times New Roman" w:cs="Times New Roman"/>
                <w:bCs/>
                <w:noProof/>
                <w:vertAlign w:val="superscript"/>
              </w:rPr>
              <w:t>28,</w:t>
            </w:r>
            <w:r w:rsidR="00405EB0">
              <w:rPr>
                <w:rFonts w:ascii="Times New Roman" w:hAnsi="Times New Roman" w:cs="Times New Roman"/>
                <w:bCs/>
                <w:noProof/>
                <w:vertAlign w:val="superscript"/>
              </w:rPr>
              <w:t>33</w:t>
            </w:r>
            <w:r w:rsidRPr="00966903">
              <w:rPr>
                <w:rFonts w:ascii="Times New Roman" w:hAnsi="Times New Roman" w:cs="Times New Roman"/>
                <w:bCs/>
              </w:rPr>
              <w:fldChar w:fldCharType="end"/>
            </w:r>
          </w:p>
        </w:tc>
      </w:tr>
    </w:tbl>
    <w:p w:rsidR="00966903" w:rsidRPr="00966903" w:rsidRDefault="00966903" w:rsidP="00966903">
      <w:pPr>
        <w:spacing w:before="120" w:after="120"/>
        <w:jc w:val="both"/>
        <w:rPr>
          <w:rFonts w:ascii="Times New Roman" w:eastAsia="SimSun" w:hAnsi="Times New Roman" w:cs="Times New Roman"/>
          <w:b/>
          <w:color w:val="4E5053"/>
          <w:u w:val="single"/>
          <w:lang w:val="en-GB"/>
        </w:rPr>
      </w:pPr>
      <w:r w:rsidRPr="00966903">
        <w:rPr>
          <w:rFonts w:ascii="Times New Roman" w:eastAsia="SimSun" w:hAnsi="Times New Roman" w:cs="Times New Roman"/>
          <w:b/>
          <w:color w:val="4E5053"/>
          <w:u w:val="single"/>
          <w:lang w:val="en-GB"/>
        </w:rPr>
        <w:t xml:space="preserve">Distal impacts </w:t>
      </w:r>
    </w:p>
    <w:tbl>
      <w:tblPr>
        <w:tblStyle w:val="PlainTable2"/>
        <w:tblW w:w="5000" w:type="pct"/>
        <w:tblLook w:val="04A0" w:firstRow="1" w:lastRow="0" w:firstColumn="1" w:lastColumn="0" w:noHBand="0" w:noVBand="1"/>
      </w:tblPr>
      <w:tblGrid>
        <w:gridCol w:w="2524"/>
        <w:gridCol w:w="1865"/>
        <w:gridCol w:w="2855"/>
        <w:gridCol w:w="2022"/>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770"/>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Quotes/description</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49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Worry/concern</w:t>
            </w:r>
          </w:p>
        </w:tc>
        <w:tc>
          <w:tcPr>
            <w:tcW w:w="0" w:type="pct"/>
            <w:hideMark/>
          </w:tcPr>
          <w:p w:rsidR="00966903" w:rsidRPr="00966903" w:rsidRDefault="00EB5E16"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rPr>
              <w:t>1</w:t>
            </w:r>
            <w:r w:rsidR="00966903" w:rsidRPr="00966903">
              <w:rPr>
                <w:rFonts w:ascii="Times New Roman" w:hAnsi="Times New Roman" w:cs="Times New Roman"/>
                <w:bCs/>
              </w:rPr>
              <w:t>/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rPr>
              <w:t>Worry/concern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Ez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Ez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EB5E16">
              <w:rPr>
                <w:rFonts w:ascii="Times New Roman" w:hAnsi="Times New Roman" w:cs="Times New Roman"/>
                <w:bCs/>
                <w:noProof/>
                <w:vertAlign w:val="superscript"/>
              </w:rPr>
              <w:t>1</w:t>
            </w:r>
            <w:r w:rsidRPr="00966903">
              <w:rPr>
                <w:rFonts w:ascii="Times New Roman" w:hAnsi="Times New Roman" w:cs="Times New Roman"/>
                <w:bCs/>
                <w:noProof/>
                <w:vertAlign w:val="superscript"/>
              </w:rPr>
              <w:t>,28-</w:t>
            </w:r>
            <w:r w:rsidR="00405EB0">
              <w:rPr>
                <w:rFonts w:ascii="Times New Roman" w:hAnsi="Times New Roman" w:cs="Times New Roman"/>
                <w:bCs/>
                <w:noProof/>
                <w:vertAlign w:val="superscript"/>
              </w:rPr>
              <w:t>3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8</w:t>
            </w:r>
            <w:r w:rsidRPr="00966903">
              <w:rPr>
                <w:rFonts w:ascii="Times New Roman" w:hAnsi="Times New Roman" w:cs="Times New Roman"/>
                <w:bCs/>
              </w:rPr>
              <w:fldChar w:fldCharType="end"/>
            </w:r>
          </w:p>
        </w:tc>
      </w:tr>
      <w:tr w:rsidR="00966903" w:rsidRPr="00966903" w:rsidTr="00955B6E">
        <w:trPr>
          <w:trHeight w:val="149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Self-consciousness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27</w:t>
            </w: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Because I meet the public all the time I feel more self-conscious. People ask ‘What’s the matter with your face? I feel it undermines my position and makes me look younger than I am”. </w:t>
            </w: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Kb3dldHQ8L0F1dGhvcj48WWVhcj4xOTg1PC9ZZWFyPjxS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Kb3dldHQ8L0F1dGhvcj48WWVhcj4xOTg1PC9ZZWFyPjxS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1</w:t>
            </w:r>
            <w:r w:rsidRPr="00966903">
              <w:rPr>
                <w:rFonts w:ascii="Times New Roman" w:hAnsi="Times New Roman" w:cs="Times New Roman"/>
                <w:bCs/>
                <w:noProof/>
                <w:vertAlign w:val="superscript"/>
              </w:rPr>
              <w:t>,</w:t>
            </w:r>
            <w:r w:rsidR="008C39AC">
              <w:rPr>
                <w:rFonts w:ascii="Times New Roman" w:hAnsi="Times New Roman" w:cs="Times New Roman"/>
                <w:bCs/>
                <w:noProof/>
                <w:vertAlign w:val="superscript"/>
              </w:rPr>
              <w:t>26</w:t>
            </w:r>
            <w:r w:rsidRPr="00966903">
              <w:rPr>
                <w:rFonts w:ascii="Times New Roman" w:hAnsi="Times New Roman" w:cs="Times New Roman"/>
                <w:bCs/>
              </w:rPr>
              <w:fldChar w:fldCharType="end"/>
            </w:r>
            <w:r w:rsidRPr="00966903">
              <w:rPr>
                <w:rFonts w:ascii="Times New Roman" w:hAnsi="Times New Roman" w:cs="Times New Roman"/>
                <w:bCs/>
              </w:rPr>
              <w:br/>
            </w: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bl>
    <w:p w:rsidR="00966903" w:rsidRPr="00966903" w:rsidRDefault="00966903" w:rsidP="00966903">
      <w:pPr>
        <w:spacing w:before="120" w:after="120"/>
        <w:jc w:val="both"/>
        <w:rPr>
          <w:rFonts w:ascii="Times New Roman" w:eastAsia="SimSun" w:hAnsi="Times New Roman" w:cs="Times New Roman"/>
          <w:color w:val="4E5053"/>
          <w:lang w:val="en-GB"/>
        </w:rPr>
      </w:pPr>
    </w:p>
    <w:tbl>
      <w:tblPr>
        <w:tblStyle w:val="PlainTable2"/>
        <w:tblW w:w="5000" w:type="pct"/>
        <w:tblLook w:val="04A0" w:firstRow="1" w:lastRow="0" w:firstColumn="1" w:lastColumn="0" w:noHBand="0" w:noVBand="1"/>
      </w:tblPr>
      <w:tblGrid>
        <w:gridCol w:w="2582"/>
        <w:gridCol w:w="1751"/>
        <w:gridCol w:w="2776"/>
        <w:gridCol w:w="2157"/>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keepNext/>
              <w:rPr>
                <w:rFonts w:ascii="Times New Roman" w:hAnsi="Times New Roman" w:cs="Times New Roman"/>
              </w:rPr>
            </w:pPr>
            <w:r w:rsidRPr="00966903">
              <w:rPr>
                <w:rFonts w:ascii="Times New Roman" w:hAnsi="Times New Roman" w:cs="Times New Roman"/>
              </w:rPr>
              <w:lastRenderedPageBreak/>
              <w:t>Impact</w:t>
            </w:r>
          </w:p>
        </w:tc>
        <w:tc>
          <w:tcPr>
            <w:tcW w:w="0" w:type="pct"/>
            <w:hideMark/>
          </w:tcPr>
          <w:p w:rsidR="00966903" w:rsidRPr="00966903" w:rsidRDefault="00966903" w:rsidP="00966903">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Quotes/Description</w:t>
            </w:r>
          </w:p>
        </w:tc>
        <w:tc>
          <w:tcPr>
            <w:tcW w:w="0" w:type="pct"/>
            <w:hideMark/>
          </w:tcPr>
          <w:p w:rsidR="00966903" w:rsidRPr="00966903" w:rsidRDefault="00966903" w:rsidP="00966903">
            <w:pPr>
              <w:keepN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keepNext/>
              <w:rPr>
                <w:rFonts w:ascii="Times New Roman" w:hAnsi="Times New Roman" w:cs="Times New Roman"/>
              </w:rPr>
            </w:pPr>
            <w:r w:rsidRPr="00966903">
              <w:rPr>
                <w:rFonts w:ascii="Times New Roman" w:hAnsi="Times New Roman" w:cs="Times New Roman"/>
              </w:rPr>
              <w:t xml:space="preserve">Ceasing to partake in usual hobbies/activities </w:t>
            </w:r>
          </w:p>
        </w:tc>
        <w:tc>
          <w:tcPr>
            <w:tcW w:w="0" w:type="pct"/>
            <w:vMerge w:val="restart"/>
          </w:tcPr>
          <w:p w:rsidR="00966903" w:rsidRPr="00966903" w:rsidRDefault="00966903" w:rsidP="00966903">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p w:rsidR="00966903" w:rsidRPr="00966903" w:rsidRDefault="00966903" w:rsidP="00966903">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0/27</w:t>
            </w:r>
          </w:p>
        </w:tc>
        <w:tc>
          <w:tcPr>
            <w:tcW w:w="0" w:type="pct"/>
            <w:vMerge w:val="restart"/>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I forced myself to go swimming - it was silly as I felt so self-conscious”.</w:t>
            </w:r>
          </w:p>
        </w:tc>
        <w:tc>
          <w:tcPr>
            <w:tcW w:w="0" w:type="pct"/>
            <w:hideMark/>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Kb3dldHQ8L0F1dGhvcj48WWVhcj4xOTg1PC9ZZWFyPjxS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Kb3dldHQ8L0F1dGhvcj48WWVhcj4xOTg1PC9ZZWFyPjxS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1</w:t>
            </w:r>
            <w:r w:rsidRPr="00966903">
              <w:rPr>
                <w:rFonts w:ascii="Times New Roman" w:hAnsi="Times New Roman" w:cs="Times New Roman"/>
              </w:rPr>
              <w:fldChar w:fldCharType="end"/>
            </w:r>
          </w:p>
        </w:tc>
      </w:tr>
      <w:tr w:rsidR="00966903" w:rsidRPr="00966903" w:rsidTr="00955B6E">
        <w:trPr>
          <w:trHeight w:val="452"/>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BaG1lZDwvQXV0aG9yPjxZZWFyPjIwMTU8L1llYXI+PFJl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BaG1lZDwvQXV0aG9yPjxZZWFyPjIwMTU8L1llYXI+PFJl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Pr="00966903">
              <w:rPr>
                <w:rFonts w:ascii="Times New Roman" w:hAnsi="Times New Roman" w:cs="Times New Roman"/>
                <w:noProof/>
                <w:vertAlign w:val="superscript"/>
              </w:rPr>
              <w:t>28,</w:t>
            </w:r>
            <w:r w:rsidR="00405EB0">
              <w:rPr>
                <w:rFonts w:ascii="Times New Roman" w:hAnsi="Times New Roman" w:cs="Times New Roman"/>
                <w:noProof/>
                <w:vertAlign w:val="superscript"/>
              </w:rPr>
              <w:t>35</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7</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2</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5</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6</w:t>
            </w:r>
            <w:r w:rsidRPr="00966903">
              <w:rPr>
                <w:rFonts w:ascii="Times New Roman" w:hAnsi="Times New Roman" w:cs="Times New Roman"/>
              </w:rPr>
              <w:fldChar w:fldCharType="end"/>
            </w:r>
            <w:r w:rsidRPr="00966903">
              <w:rPr>
                <w:rFonts w:ascii="Times New Roman" w:hAnsi="Times New Roman" w:cs="Times New Roman"/>
              </w:rPr>
              <w:t xml:space="preserve"> </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keepNext/>
              <w:rPr>
                <w:rFonts w:ascii="Times New Roman" w:hAnsi="Times New Roman" w:cs="Times New Roman"/>
              </w:rPr>
            </w:pPr>
            <w:r w:rsidRPr="00966903">
              <w:rPr>
                <w:rFonts w:ascii="Times New Roman" w:hAnsi="Times New Roman" w:cs="Times New Roman"/>
              </w:rPr>
              <w:t xml:space="preserve">Disease is time consuming </w:t>
            </w:r>
          </w:p>
        </w:tc>
        <w:tc>
          <w:tcPr>
            <w:tcW w:w="0" w:type="pct"/>
            <w:hideMark/>
          </w:tcPr>
          <w:p w:rsidR="00966903" w:rsidRPr="00966903" w:rsidRDefault="00966903" w:rsidP="00966903">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hideMark/>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Disease is time consuming mentioned – no quote</w:t>
            </w:r>
          </w:p>
        </w:tc>
        <w:tc>
          <w:tcPr>
            <w:tcW w:w="0" w:type="pct"/>
            <w:hideMark/>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Jowett&lt;/Author&gt;&lt;Year&gt;1985&lt;/Year&gt;&lt;RecNum&gt;67&lt;/RecNum&gt;&lt;DisplayText&gt;&lt;style face="superscript"&gt;30,36&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Cite&gt;&lt;Author&gt;Mühleisen&lt;/Author&gt;&lt;Year&gt;2009&lt;/Year&gt;&lt;RecNum&gt;74&lt;/RecNum&gt;&lt;record&gt;&lt;rec-number&gt;74&lt;/rec-number&gt;&lt;foreign-keys&gt;&lt;key app="EN" db-id="zw99wtreo0evz1ed5azv2057vsxr9zpt922a" timestamp="1480938875"&gt;74&lt;/key&gt;&lt;/foreign-keys&gt;&lt;ref-type name="Journal Article"&gt;17&lt;/ref-type&gt;&lt;contributors&gt;&lt;authors&gt;&lt;author&gt;Mühleisen, Beda&lt;/author&gt;&lt;author&gt;Büchi, Stefan&lt;/author&gt;&lt;author&gt;Schmidhauser, Simone&lt;/author&gt;&lt;author&gt;Jenewein, Josef&lt;/author&gt;&lt;author&gt;French, Lars E&lt;/author&gt;&lt;author&gt;Hofbauer, Günther FL&lt;/author&gt;&lt;/authors&gt;&lt;/contributors&gt;&lt;titles&gt;&lt;title&gt;Pictorial Representation of Illness and Self Measure (PRISM): A novel visual instrument to measure quality of life in dermatological inpatients&lt;/title&gt;&lt;secondary-title&gt;Archives of dermatology&lt;/secondary-title&gt;&lt;/titles&gt;&lt;periodical&gt;&lt;full-title&gt;Archives of Dermatology&lt;/full-title&gt;&lt;/periodical&gt;&lt;pages&gt;774-780&lt;/pages&gt;&lt;volume&gt;145&lt;/volume&gt;&lt;number&gt;7&lt;/number&gt;&lt;dates&gt;&lt;year&gt;2009&lt;/year&gt;&lt;/dates&gt;&lt;isbn&gt;0003-987X&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5</w:t>
            </w:r>
            <w:r w:rsidRPr="00966903">
              <w:rPr>
                <w:rFonts w:ascii="Times New Roman" w:hAnsi="Times New Roman" w:cs="Times New Roman"/>
              </w:rPr>
              <w:fldChar w:fldCharType="end"/>
            </w:r>
            <w:r w:rsidRPr="00966903">
              <w:rPr>
                <w:rFonts w:ascii="Times New Roman" w:hAnsi="Times New Roman" w:cs="Times New Roman"/>
              </w:rPr>
              <w:t xml:space="preserve"> </w:t>
            </w:r>
          </w:p>
        </w:tc>
      </w:tr>
      <w:tr w:rsidR="00966903" w:rsidRPr="00966903" w:rsidTr="00955B6E">
        <w:trPr>
          <w:trHeight w:val="443"/>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keepNext/>
              <w:rPr>
                <w:rFonts w:ascii="Times New Roman" w:hAnsi="Times New Roman" w:cs="Times New Roman"/>
              </w:rPr>
            </w:pPr>
            <w:r w:rsidRPr="00966903">
              <w:rPr>
                <w:rFonts w:ascii="Times New Roman" w:hAnsi="Times New Roman" w:cs="Times New Roman"/>
              </w:rPr>
              <w:t xml:space="preserve">Uncomfortable meeting new people/in new situations </w:t>
            </w:r>
          </w:p>
        </w:tc>
        <w:tc>
          <w:tcPr>
            <w:tcW w:w="0" w:type="pct"/>
            <w:vMerge w:val="restart"/>
            <w:hideMark/>
          </w:tcPr>
          <w:p w:rsidR="00966903" w:rsidRPr="00966903" w:rsidRDefault="00966903" w:rsidP="00966903">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keepNext/>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66903">
              <w:rPr>
                <w:rFonts w:ascii="Times New Roman" w:hAnsi="Times New Roman" w:cs="Times New Roman"/>
              </w:rPr>
              <w:t>“</w:t>
            </w:r>
            <w:r w:rsidRPr="00966903">
              <w:rPr>
                <w:rFonts w:ascii="Times New Roman" w:hAnsi="Times New Roman" w:cs="Times New Roman"/>
                <w:i/>
              </w:rPr>
              <w:t xml:space="preserve">The girls at work lark about. I’ve got used to them. They show pity and make jokes. I know the girls </w:t>
            </w:r>
            <w:proofErr w:type="gramStart"/>
            <w:r w:rsidRPr="00966903">
              <w:rPr>
                <w:rFonts w:ascii="Times New Roman" w:hAnsi="Times New Roman" w:cs="Times New Roman"/>
                <w:i/>
              </w:rPr>
              <w:t>now,</w:t>
            </w:r>
            <w:proofErr w:type="gramEnd"/>
            <w:r w:rsidRPr="00966903">
              <w:rPr>
                <w:rFonts w:ascii="Times New Roman" w:hAnsi="Times New Roman" w:cs="Times New Roman"/>
                <w:i/>
              </w:rPr>
              <w:t xml:space="preserve"> I wouldn’t like strangers to do that”.</w:t>
            </w:r>
          </w:p>
        </w:tc>
        <w:tc>
          <w:tcPr>
            <w:tcW w:w="0" w:type="pct"/>
            <w:hideMark/>
          </w:tcPr>
          <w:p w:rsidR="00966903" w:rsidRPr="00966903" w:rsidRDefault="00966903" w:rsidP="00966903">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Ahmed&lt;/Author&gt;&lt;Year&gt;2015&lt;/Year&gt;&lt;RecNum&gt;60&lt;/RecNum&gt;&lt;DisplayText&gt;&lt;style face="superscript"&gt;38&lt;/style&gt;&lt;/DisplayText&gt;&lt;record&gt;&lt;rec-number&gt;60&lt;/rec-number&gt;&lt;foreign-keys&gt;&lt;key app="EN" db-id="zw99wtreo0evz1ed5azv2057vsxr9zpt922a" timestamp="1480608616"&gt;60&lt;/key&gt;&lt;/foreign-keys&gt;&lt;ref-type name="Journal Article"&gt;17&lt;/ref-type&gt;&lt;contributors&gt;&lt;authors&gt;&lt;author&gt;Ahmed, A&lt;/author&gt;&lt;author&gt;Shah, R&lt;/author&gt;&lt;author&gt;Papadopoulos, L&lt;/author&gt;&lt;author&gt;Bewley, A&lt;/author&gt;&lt;/authors&gt;&lt;/contributors&gt;&lt;titles&gt;&lt;title&gt;An ethnographic study into the psychological impact and adaptive mechanisms of living with hand eczema&lt;/title&gt;&lt;secondary-title&gt;Clinical and experimental dermatology&lt;/secondary-title&gt;&lt;/titles&gt;&lt;periodical&gt;&lt;full-title&gt;Clin Exp Dermatol&lt;/full-title&gt;&lt;abbr-1&gt;Clinical and experimental dermatology&lt;/abbr-1&gt;&lt;/periodical&gt;&lt;pages&gt;495-501&lt;/pages&gt;&lt;volume&gt;40&lt;/volume&gt;&lt;number&gt;5&lt;/number&gt;&lt;dates&gt;&lt;year&gt;2015&lt;/year&gt;&lt;/dates&gt;&lt;isbn&gt;1365-2230&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37</w:t>
            </w:r>
            <w:r w:rsidRPr="00966903">
              <w:rPr>
                <w:rFonts w:ascii="Times New Roman" w:hAnsi="Times New Roman" w:cs="Times New Roman"/>
              </w:rPr>
              <w:fldChar w:fldCharType="end"/>
            </w:r>
            <w:r w:rsidRPr="00966903">
              <w:rPr>
                <w:rFonts w:ascii="Times New Roman" w:hAnsi="Times New Roman" w:cs="Times New Roman"/>
                <w:vertAlign w:val="superscript"/>
              </w:rPr>
              <w:t>*</w:t>
            </w:r>
          </w:p>
        </w:tc>
      </w:tr>
    </w:tbl>
    <w:p w:rsidR="00966903" w:rsidRPr="00966903" w:rsidRDefault="00966903" w:rsidP="00966903">
      <w:pPr>
        <w:spacing w:before="120" w:after="120"/>
        <w:jc w:val="both"/>
        <w:rPr>
          <w:rFonts w:ascii="Times New Roman" w:eastAsia="SimSun" w:hAnsi="Times New Roman" w:cs="Times New Roman"/>
          <w:color w:val="4E5053"/>
          <w:lang w:val="en-GB"/>
        </w:rPr>
      </w:pPr>
      <w:r w:rsidRPr="00966903">
        <w:rPr>
          <w:rFonts w:ascii="Times New Roman" w:eastAsia="SimSun" w:hAnsi="Times New Roman" w:cs="Times New Roman"/>
          <w:color w:val="4E5053"/>
          <w:lang w:val="en-US"/>
        </w:rPr>
        <w:t>*Article specific to patients with hand eczema</w:t>
      </w:r>
    </w:p>
    <w:tbl>
      <w:tblPr>
        <w:tblStyle w:val="PlainTable2"/>
        <w:tblW w:w="5000" w:type="pct"/>
        <w:tblLook w:val="04A0" w:firstRow="1" w:lastRow="0" w:firstColumn="1" w:lastColumn="0" w:noHBand="0" w:noVBand="1"/>
      </w:tblPr>
      <w:tblGrid>
        <w:gridCol w:w="2325"/>
        <w:gridCol w:w="1848"/>
        <w:gridCol w:w="2838"/>
        <w:gridCol w:w="2255"/>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 xml:space="preserve">Quotes/description </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Performance at work effected </w:t>
            </w: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8/27</w:t>
            </w:r>
          </w:p>
        </w:tc>
        <w:tc>
          <w:tcPr>
            <w:tcW w:w="0" w:type="pct"/>
            <w:vMerge w:val="restart"/>
            <w:hideMark/>
          </w:tcPr>
          <w:p w:rsidR="00966903" w:rsidRPr="00966903" w:rsidRDefault="00966903" w:rsidP="009669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i/>
              </w:rPr>
              <w:t>I’m sure there are many people whose ability to work is severely impaired by pruritus. As for myself I’m worried about not being able to work for 10 hours or longer every day when it itches the whole day (male age 23: somatoform pruritus, student).</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Bathe&lt;/Author&gt;&lt;Year&gt;2013&lt;/Year&gt;&lt;RecNum&gt;61&lt;/RecNum&gt;&lt;DisplayText&gt;&lt;style face="superscript"&gt;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28</w:t>
            </w:r>
            <w:r w:rsidRPr="00966903">
              <w:rPr>
                <w:rFonts w:ascii="Times New Roman" w:hAnsi="Times New Roman" w:cs="Times New Roman"/>
              </w:rPr>
              <w:fldChar w:fldCharType="end"/>
            </w:r>
            <w:r w:rsidRPr="00966903">
              <w:rPr>
                <w:rFonts w:ascii="Times New Roman" w:hAnsi="Times New Roman" w:cs="Times New Roman"/>
              </w:rPr>
              <w:t xml:space="preserve"> </w:t>
            </w:r>
          </w:p>
        </w:tc>
      </w:tr>
      <w:tr w:rsidR="00966903" w:rsidRPr="00966903" w:rsidTr="00955B6E">
        <w:trPr>
          <w:trHeight w:val="234"/>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Cb2VobTwvQXV0aG9yPjxZZWFyPjIwMTI8L1llYXI+PFJl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Cb2VobTwvQXV0aG9yPjxZZWFyPjIwMTI8L1llYXI+PFJl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F35C58">
              <w:rPr>
                <w:rFonts w:ascii="Times New Roman" w:hAnsi="Times New Roman" w:cs="Times New Roman"/>
                <w:noProof/>
                <w:vertAlign w:val="superscript"/>
              </w:rPr>
              <w:t>21</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1</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5</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6</w:t>
            </w:r>
            <w:r w:rsidRPr="00966903">
              <w:rPr>
                <w:rFonts w:ascii="Times New Roman" w:hAnsi="Times New Roman" w:cs="Times New Roman"/>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Lack of employment opportunities </w:t>
            </w: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7/27</w:t>
            </w:r>
          </w:p>
        </w:tc>
        <w:tc>
          <w:tcPr>
            <w:tcW w:w="0" w:type="pct"/>
            <w:vMerge w:val="restart"/>
          </w:tcPr>
          <w:p w:rsidR="00966903" w:rsidRPr="00966903" w:rsidRDefault="00966903" w:rsidP="009669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966903">
              <w:rPr>
                <w:rFonts w:ascii="Times New Roman" w:hAnsi="Times New Roman" w:cs="Times New Roman"/>
                <w:i/>
              </w:rPr>
              <w:t>“they might be looking for somebody smart, not a handicapped person”.[in terms of job interviews]</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Jowett&lt;/Author&gt;&lt;Year&gt;1985&lt;/Year&gt;&lt;RecNum&gt;67&lt;/RecNum&gt;&lt;DisplayText&gt;&lt;style face="superscript"&gt;30,44&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Cite&gt;&lt;Author&gt;Mollerup&lt;/Author&gt;&lt;Year&gt;2013&lt;/Year&gt;&lt;RecNum&gt;73&lt;/RecNum&gt;&lt;record&gt;&lt;rec-number&gt;73&lt;/rec-number&gt;&lt;foreign-keys&gt;&lt;key app="EN" db-id="zw99wtreo0evz1ed5azv2057vsxr9zpt922a" timestamp="1480938828"&gt;73&lt;/key&gt;&lt;/foreign-keys&gt;&lt;ref-type name="Journal Article"&gt;17&lt;/ref-type&gt;&lt;contributors&gt;&lt;authors&gt;&lt;author&gt;Mollerup, A&lt;/author&gt;&lt;author&gt;Johansen, JD&lt;/author&gt;&lt;author&gt;Thing, Lone Friis&lt;/author&gt;&lt;/authors&gt;&lt;/contributors&gt;&lt;titles&gt;&lt;title&gt;Knowledge, attitudes and behaviour in everyday life with chronic hand eczema: a qualitative study&lt;/title&gt;&lt;secondary-title&gt;British Journal of Dermatology&lt;/secondary-title&gt;&lt;/titles&gt;&lt;periodical&gt;&lt;full-title&gt;British Journal of Dermatology&lt;/full-title&gt;&lt;/periodical&gt;&lt;pages&gt;1056-1065&lt;/pages&gt;&lt;volume&gt;169&lt;/volume&gt;&lt;number&gt;5&lt;/number&gt;&lt;dates&gt;&lt;year&gt;2013&lt;/year&gt;&lt;/dates&gt;&lt;isbn&gt;1365-2133&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3</w:t>
            </w:r>
            <w:r w:rsidRPr="00966903">
              <w:rPr>
                <w:rFonts w:ascii="Times New Roman" w:hAnsi="Times New Roman" w:cs="Times New Roman"/>
              </w:rPr>
              <w:fldChar w:fldCharType="end"/>
            </w:r>
            <w:r w:rsidRPr="00966903">
              <w:rPr>
                <w:rFonts w:ascii="Times New Roman" w:hAnsi="Times New Roman" w:cs="Times New Roman"/>
                <w:vertAlign w:val="superscript"/>
              </w:rPr>
              <w:t>*</w:t>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66903" w:rsidRPr="00966903" w:rsidTr="00955B6E">
        <w:trPr>
          <w:trHeight w:val="265"/>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GaW5sYXk8L0F1dGhvcj48WWVhcj4xOTk2PC9ZZWFyPjxS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GaW5sYXk8L0F1dGhvcj48WWVhcj4xOTk2PC9ZZWFyPjxS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F35C58">
              <w:rPr>
                <w:rFonts w:ascii="Times New Roman" w:hAnsi="Times New Roman" w:cs="Times New Roman"/>
                <w:noProof/>
                <w:vertAlign w:val="superscript"/>
              </w:rPr>
              <w:t>21</w:t>
            </w:r>
            <w:r w:rsidRPr="00966903">
              <w:rPr>
                <w:rFonts w:ascii="Times New Roman" w:hAnsi="Times New Roman" w:cs="Times New Roman"/>
                <w:noProof/>
                <w:vertAlign w:val="superscript"/>
              </w:rPr>
              <w:t>,28,</w:t>
            </w:r>
            <w:r w:rsidR="00405EB0">
              <w:rPr>
                <w:rFonts w:ascii="Times New Roman" w:hAnsi="Times New Roman" w:cs="Times New Roman"/>
                <w:noProof/>
                <w:vertAlign w:val="superscript"/>
              </w:rPr>
              <w:t>40</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3</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6</w:t>
            </w:r>
            <w:r w:rsidRPr="00966903">
              <w:rPr>
                <w:rFonts w:ascii="Times New Roman" w:hAnsi="Times New Roman" w:cs="Times New Roman"/>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nability to keep job</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5/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Inability to keep job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BaG1lZDwvQXV0aG9yPjxZZWFyPjIwMTU8L1llYXI+PFJl
Y051bT42MDwvUmVjTnVtPjxEaXNwbGF5VGV4dD48c3R5bGUgZmFjZT0ic3VwZXJzY3JpcHQiPjIy
LDMwLDM4LDQ3LDQ5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GaW5sYXk8L0F1dGhvcj48WWVhcj4xOTk2PC9ZZWFyPjxSZWNOdW0+
Nzk8L1JlY051bT48cmVjb3JkPjxyZWMtbnVtYmVyPjc5PC9yZWMtbnVtYmVyPjxmb3JlaWduLWtl
eXM+PGtleSBhcHA9IkVOIiBkYi1pZD0ienc5OXd0cmVvMGV2ejFlZDVhenYyMDU3dnN4cjl6cHQ5
MjJhIiB0aW1lc3RhbXA9IjE0ODA5MzkxMDAiPjc5PC9rZXk+PC9mb3JlaWduLWtleXM+PHJlZi10
eXBlIG5hbWU9IkpvdXJuYWwgQXJ0aWNsZSI+MTc8L3JlZi10eXBlPjxjb250cmlidXRvcnM+PGF1
dGhvcnM+PGF1dGhvcj5GaW5sYXksIEFuZHJldyBZPC9hdXRob3I+PC9hdXRob3JzPjwvY29udHJp
YnV0b3JzPjx0aXRsZXM+PHRpdGxlPk1lYXN1cmVzIG9mIHRoZSBlZmZlY3Qgb2YgYWR1bHQgc2V2
ZXJlIGF0b3BpYyBlY3plbWEgb24gcXVhbGl0eSBvZiBsaWZl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ktMTU0PC9wYWdlcz48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BaG1lZDwvQXV0aG9yPjxZZWFyPjIwMTU8L1llYXI+PFJl
Y051bT42MDwvUmVjTnVtPjxEaXNwbGF5VGV4dD48c3R5bGUgZmFjZT0ic3VwZXJzY3JpcHQiPjIy
LDMwLDM4LDQ3LDQ5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GaW5sYXk8L0F1dGhvcj48WWVhcj4xOTk2PC9ZZWFyPjxSZWNOdW0+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F35C58">
              <w:rPr>
                <w:rFonts w:ascii="Times New Roman" w:hAnsi="Times New Roman" w:cs="Times New Roman"/>
                <w:noProof/>
                <w:vertAlign w:val="superscript"/>
              </w:rPr>
              <w:t>21</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7</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6</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8</w:t>
            </w:r>
            <w:r w:rsidRPr="00966903">
              <w:rPr>
                <w:rFonts w:ascii="Times New Roman" w:hAnsi="Times New Roman" w:cs="Times New Roman"/>
              </w:rPr>
              <w:fldChar w:fldCharType="end"/>
            </w:r>
            <w:r w:rsidRPr="00966903">
              <w:rPr>
                <w:rFonts w:ascii="Times New Roman" w:hAnsi="Times New Roman" w:cs="Times New Roman"/>
              </w:rPr>
              <w:t xml:space="preserve"> </w:t>
            </w:r>
          </w:p>
        </w:tc>
      </w:tr>
      <w:tr w:rsidR="00966903" w:rsidRPr="00966903" w:rsidTr="00955B6E">
        <w:trPr>
          <w:trHeight w:val="628"/>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Factors at work that effect condition (e.g., chemicals)</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3/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Factors at work that effect the condition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fldData xml:space="preserve">PEVuZE5vdGU+PENpdGU+PEF1dGhvcj5DdmV0a292c2tpPC9BdXRob3I+PFllYXI+MjAwNjwvWWVh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</w:fldData>
              </w:fldChar>
            </w:r>
            <w:r w:rsidRPr="00966903">
              <w:rPr>
                <w:rFonts w:ascii="Times New Roman" w:hAnsi="Times New Roman" w:cs="Times New Roman"/>
              </w:rPr>
              <w:instrText xml:space="preserve"> ADDIN EN.CITE </w:instrText>
            </w:r>
            <w:r w:rsidRPr="00966903">
              <w:rPr>
                <w:rFonts w:ascii="Times New Roman" w:hAnsi="Times New Roman" w:cs="Times New Roman"/>
              </w:rPr>
              <w:fldChar w:fldCharType="begin">
                <w:fldData xml:space="preserve">PEVuZE5vdGU+PENpdGU+PEF1dGhvcj5DdmV0a292c2tpPC9BdXRob3I+PFllYXI+MjAwNjwvWWVh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</w:fldData>
              </w:fldChar>
            </w:r>
            <w:r w:rsidRPr="00966903">
              <w:rPr>
                <w:rFonts w:ascii="Times New Roman" w:hAnsi="Times New Roman" w:cs="Times New Roman"/>
              </w:rPr>
              <w:instrText xml:space="preserve"> ADDIN EN.CITE.DATA </w:instrText>
            </w:r>
            <w:r w:rsidRPr="00966903">
              <w:rPr>
                <w:rFonts w:ascii="Times New Roman" w:hAnsi="Times New Roman" w:cs="Times New Roman"/>
              </w:rPr>
            </w:r>
            <w:r w:rsidRPr="00966903">
              <w:rPr>
                <w:rFonts w:ascii="Times New Roman" w:hAnsi="Times New Roman" w:cs="Times New Roman"/>
              </w:rPr>
              <w:fldChar w:fldCharType="end"/>
            </w:r>
            <w:r w:rsidRPr="00966903">
              <w:rPr>
                <w:rFonts w:ascii="Times New Roman" w:hAnsi="Times New Roman" w:cs="Times New Roman"/>
              </w:rPr>
            </w:r>
            <w:r w:rsidRPr="00966903">
              <w:rPr>
                <w:rFonts w:ascii="Times New Roman" w:hAnsi="Times New Roman" w:cs="Times New Roman"/>
              </w:rPr>
              <w:fldChar w:fldCharType="separate"/>
            </w:r>
            <w:r w:rsidR="00405EB0">
              <w:rPr>
                <w:rFonts w:ascii="Times New Roman" w:hAnsi="Times New Roman" w:cs="Times New Roman"/>
                <w:noProof/>
                <w:vertAlign w:val="superscript"/>
              </w:rPr>
              <w:t>2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39</w:t>
            </w:r>
            <w:r w:rsidRPr="00966903">
              <w:rPr>
                <w:rFonts w:ascii="Times New Roman" w:hAnsi="Times New Roman" w:cs="Times New Roman"/>
                <w:noProof/>
                <w:vertAlign w:val="superscript"/>
              </w:rPr>
              <w:t>,</w:t>
            </w:r>
            <w:r w:rsidR="00405EB0">
              <w:rPr>
                <w:rFonts w:ascii="Times New Roman" w:hAnsi="Times New Roman" w:cs="Times New Roman"/>
                <w:noProof/>
                <w:vertAlign w:val="superscript"/>
              </w:rPr>
              <w:t>44</w:t>
            </w:r>
            <w:r w:rsidRPr="00966903">
              <w:rPr>
                <w:rFonts w:ascii="Times New Roman" w:hAnsi="Times New Roman" w:cs="Times New Roman"/>
              </w:rPr>
              <w:fldChar w:fldCharType="end"/>
            </w:r>
            <w:r w:rsidRPr="00966903">
              <w:rPr>
                <w:rFonts w:ascii="Times New Roman" w:hAnsi="Times New Roman" w:cs="Times New Roman"/>
                <w:vertAlign w:val="superscript"/>
              </w:rPr>
              <w:t>*</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5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Expensive treatments </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Expensive treatments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Bathe&lt;/Author&gt;&lt;Year&gt;2013&lt;/Year&gt;&lt;RecNum&gt;61&lt;/RecNum&gt;&lt;DisplayText&gt;&lt;style face="superscript"&gt;28,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Cite&gt;&lt;Author&gt;Finlay&lt;/Author&gt;&lt;Year&gt;2001&lt;/Year&gt;&lt;RecNum&gt;78&lt;/RecNum&gt;&lt;record&gt;&lt;rec-number&gt;78&lt;/rec-number&gt;&lt;foreign-keys&gt;&lt;key app="EN" db-id="zw99wtreo0evz1ed5azv2057vsxr9zpt922a" timestamp="1480939071"&gt;78&lt;/key&gt;&lt;/foreign-keys&gt;&lt;ref-type name="Journal Article"&gt;17&lt;/ref-type&gt;&lt;contributors&gt;&lt;authors&gt;&lt;author&gt;Finlay, Andrew Y&lt;/author&gt;&lt;/authors&gt;&lt;/contributors&gt;&lt;titles&gt;&lt;title&gt;Quality of life in atopic dermatitis&lt;/title&gt;&lt;secondary-title&gt;Journal of the American Academy of Dermatology&lt;/secondary-title&gt;&lt;/titles&gt;&lt;periodical&gt;&lt;full-title&gt;Journal of the American Academy of Dermatology&lt;/full-title&gt;&lt;/periodical&gt;&lt;pages&gt;S64-S66&lt;/pages&gt;&lt;volume&gt;45&lt;/volume&gt;&lt;number&gt;1&lt;/number&gt;&lt;dates&gt;&lt;year&gt;2001&lt;/year&gt;&lt;/dates&gt;&lt;isbn&gt;0190-9622&lt;/isbn&gt;&lt;urls&gt;&lt;/urls&gt;&lt;/record&gt;&lt;/Cite&gt;&lt;/EndNote&gt;</w:instrText>
            </w:r>
            <w:r w:rsidRPr="00966903">
              <w:rPr>
                <w:rFonts w:ascii="Times New Roman" w:hAnsi="Times New Roman" w:cs="Times New Roman"/>
              </w:rPr>
              <w:fldChar w:fldCharType="separate"/>
            </w:r>
            <w:r w:rsidRPr="00966903">
              <w:rPr>
                <w:rFonts w:ascii="Times New Roman" w:hAnsi="Times New Roman" w:cs="Times New Roman"/>
                <w:noProof/>
                <w:vertAlign w:val="superscript"/>
              </w:rPr>
              <w:t>28,</w:t>
            </w:r>
            <w:r w:rsidR="00405EB0">
              <w:rPr>
                <w:rFonts w:ascii="Times New Roman" w:hAnsi="Times New Roman" w:cs="Times New Roman"/>
                <w:noProof/>
                <w:vertAlign w:val="superscript"/>
              </w:rPr>
              <w:t>28</w:t>
            </w:r>
            <w:r w:rsidRPr="00966903">
              <w:rPr>
                <w:rFonts w:ascii="Times New Roman" w:hAnsi="Times New Roman" w:cs="Times New Roman"/>
              </w:rPr>
              <w:fldChar w:fldCharType="end"/>
            </w:r>
            <w:r w:rsidRPr="00966903">
              <w:rPr>
                <w:rFonts w:ascii="Times New Roman" w:hAnsi="Times New Roman" w:cs="Times New Roman"/>
              </w:rPr>
              <w:t xml:space="preserve"> </w:t>
            </w:r>
          </w:p>
        </w:tc>
      </w:tr>
      <w:tr w:rsidR="00966903" w:rsidRPr="00966903" w:rsidTr="00955B6E">
        <w:trPr>
          <w:trHeight w:val="15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Bankruptcy</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Bankruptcy mentioned – no quote</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fldChar w:fldCharType="begin"/>
            </w:r>
            <w:r w:rsidRPr="00966903">
              <w:rPr>
                <w:rFonts w:ascii="Times New Roman" w:hAnsi="Times New Roman" w:cs="Times New Roman"/>
              </w:rPr>
              <w:instrText xml:space="preserve"> ADDIN EN.CITE &lt;EndNote&gt;&lt;Cite&gt;&lt;Author&gt;Poot&lt;/Author&gt;&lt;Year&gt;2011&lt;/Year&gt;&lt;RecNum&gt;86&lt;/RecNum&gt;&lt;DisplayText&gt;&lt;style face="superscript"&gt;49&lt;/style&gt;&lt;/DisplayText&gt;&lt;record&gt;&lt;rec-number&gt;86&lt;/rec-number&gt;&lt;foreign-keys&gt;&lt;key app="EN" db-id="zw99wtreo0evz1ed5azv2057vsxr9zpt922a" timestamp="1481194800"&gt;86&lt;/key&gt;&lt;/foreign-keys&gt;&lt;ref-type name="Journal Article"&gt;17&lt;/ref-type&gt;&lt;contributors&gt;&lt;authors&gt;&lt;author&gt;Poot, Françoise&lt;/author&gt;&lt;author&gt;Antoine, Enora&lt;/author&gt;&lt;author&gt;Gravellier, Marion&lt;/author&gt;&lt;author&gt;Hirtt, Jennifer&lt;/author&gt;&lt;author&gt;Alfani, Stefania&lt;/author&gt;&lt;author&gt;Forchetti, Giulia&lt;/author&gt;&lt;author&gt;Linder, Dennis&lt;/author&gt;&lt;author&gt;Abeni, Damiano&lt;/author&gt;&lt;author&gt;Tabolli, Stefano&lt;/author&gt;&lt;author&gt;Sampogna, Francesca&lt;/author&gt;&lt;/authors&gt;&lt;/contributors&gt;&lt;titles&gt;&lt;title&gt;A case-control study on family dysfunction in patients with alopecia areata, psoriasis and atopic dermatitis&lt;/title&gt;&lt;secondary-title&gt;Acta dermato-venereologica&lt;/secondary-title&gt;&lt;/titles&gt;&lt;periodical&gt;&lt;full-title&gt;Acta dermato-venereologica&lt;/full-title&gt;&lt;/periodical&gt;&lt;pages&gt;415-421&lt;/pages&gt;&lt;volume&gt;91&lt;/volume&gt;&lt;number&gt;4&lt;/number&gt;&lt;dates&gt;&lt;year&gt;2011&lt;/year&gt;&lt;/dates&gt;&lt;isbn&gt;0001-5555&lt;/isbn&gt;&lt;urls&gt;&lt;/urls&gt;&lt;/record&gt;&lt;/Cite&gt;&lt;/EndNote&gt;</w:instrText>
            </w:r>
            <w:r w:rsidRPr="00966903">
              <w:rPr>
                <w:rFonts w:ascii="Times New Roman" w:hAnsi="Times New Roman" w:cs="Times New Roman"/>
              </w:rPr>
              <w:fldChar w:fldCharType="separate"/>
            </w:r>
            <w:r w:rsidR="00405EB0">
              <w:rPr>
                <w:rFonts w:ascii="Times New Roman" w:hAnsi="Times New Roman" w:cs="Times New Roman"/>
                <w:noProof/>
                <w:vertAlign w:val="superscript"/>
              </w:rPr>
              <w:t>48</w:t>
            </w:r>
            <w:r w:rsidRPr="00966903">
              <w:rPr>
                <w:rFonts w:ascii="Times New Roman" w:hAnsi="Times New Roman" w:cs="Times New Roman"/>
              </w:rPr>
              <w:fldChar w:fldCharType="end"/>
            </w:r>
          </w:p>
        </w:tc>
      </w:tr>
    </w:tbl>
    <w:p w:rsidR="00966903" w:rsidRPr="00966903" w:rsidRDefault="00966903" w:rsidP="00966903">
      <w:pPr>
        <w:spacing w:before="120" w:after="120"/>
        <w:jc w:val="both"/>
        <w:rPr>
          <w:rFonts w:ascii="Times New Roman" w:eastAsia="SimSun" w:hAnsi="Times New Roman" w:cs="Times New Roman"/>
          <w:color w:val="4E5053"/>
          <w:lang w:val="en-GB"/>
        </w:rPr>
      </w:pPr>
    </w:p>
    <w:tbl>
      <w:tblPr>
        <w:tblStyle w:val="PlainTable2"/>
        <w:tblW w:w="5000" w:type="pct"/>
        <w:tblLook w:val="04A0" w:firstRow="1" w:lastRow="0" w:firstColumn="1" w:lastColumn="0" w:noHBand="0" w:noVBand="1"/>
      </w:tblPr>
      <w:tblGrid>
        <w:gridCol w:w="2444"/>
        <w:gridCol w:w="1809"/>
        <w:gridCol w:w="2798"/>
        <w:gridCol w:w="2215"/>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 xml:space="preserve">Quotes/description </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73"/>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Family friction</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8/27</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w:t>
            </w:r>
            <w:r w:rsidRPr="00966903">
              <w:rPr>
                <w:rFonts w:ascii="Times New Roman" w:hAnsi="Times New Roman" w:cs="Times New Roman"/>
                <w:bCs/>
                <w:i/>
              </w:rPr>
              <w:t xml:space="preserve">It’s hard on family life, because you’re easily irritated, you have very little energy and you’re not up for much, which ranges from being with your wife to </w:t>
            </w:r>
            <w:r w:rsidRPr="00966903">
              <w:rPr>
                <w:rFonts w:ascii="Times New Roman" w:hAnsi="Times New Roman" w:cs="Times New Roman"/>
                <w:bCs/>
                <w:i/>
              </w:rPr>
              <w:lastRenderedPageBreak/>
              <w:t>spending time with the children</w:t>
            </w:r>
            <w:r w:rsidRPr="00966903">
              <w:rPr>
                <w:rFonts w:ascii="Times New Roman" w:hAnsi="Times New Roman" w:cs="Times New Roman"/>
                <w:bCs/>
              </w:rPr>
              <w:t>”</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lastRenderedPageBreak/>
              <w:fldChar w:fldCharType="begin"/>
            </w:r>
            <w:r w:rsidRPr="00966903">
              <w:rPr>
                <w:rFonts w:ascii="Times New Roman" w:hAnsi="Times New Roman" w:cs="Times New Roman"/>
                <w:bCs/>
              </w:rPr>
              <w:instrText xml:space="preserve"> ADDIN EN.CITE &lt;EndNote&gt;&lt;Cite&gt;&lt;Author&gt;Nørreslet&lt;/Author&gt;&lt;Year&gt;2010&lt;/Year&gt;&lt;RecNum&gt;84&lt;/RecNum&gt;&lt;DisplayText&gt;&lt;style face="superscript"&gt;31&lt;/style&gt;&lt;/DisplayText&gt;&lt;record&gt;&lt;rec-number&gt;84&lt;/rec-number&gt;&lt;foreign-keys&gt;&lt;key app="EN" db-id="zw99wtreo0evz1ed5azv2057vsxr9zpt922a" timestamp="1481191562"&gt;84&lt;/key&gt;&lt;/foreign-keys&gt;&lt;ref-type name="Journal Article"&gt;17&lt;/ref-type&gt;&lt;contributors&gt;&lt;authors&gt;&lt;author&gt;Nørreslet, Mikkel&lt;/author&gt;&lt;author&gt;Bissell, P&lt;/author&gt;&lt;author&gt;Traulsen, Janine Marie&lt;/author&gt;&lt;/authors&gt;&lt;/contributors&gt;&lt;titles&gt;&lt;title&gt;From consumerism to active dependence: Patterns of medicines use and treatment decisions among patients with atopic dermatitis&lt;/title&gt;&lt;secondary-title&gt;Health:&lt;/secondary-title&gt;&lt;/titles&gt;&lt;periodical&gt;&lt;full-title&gt;Health:&lt;/full-title&gt;&lt;/periodical&gt;&lt;pages&gt;91-106&lt;/pages&gt;&lt;volume&gt;14&lt;/volume&gt;&lt;number&gt;1&lt;/number&gt;&lt;dates&gt;&lt;year&gt;2010&lt;/year&gt;&lt;/dates&gt;&lt;isbn&gt;1363-459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p>
        </w:tc>
      </w:tr>
      <w:tr w:rsidR="00966903" w:rsidRPr="00966903" w:rsidTr="00955B6E">
        <w:trPr>
          <w:trHeight w:val="173"/>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MwLDM0LDM2LDM4LDQ0LDQ5PC9zdHlsZT48L0Rpc3BsYXlUZXh0PjxyZWNvcmQ+PHJlYy1udW1i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MwLDM0LDM2LDM4LDQ0LDQ5PC9zdHlsZT48L0Rpc3BsYXlUZXh0PjxyZWNvcmQ+PHJlYy1udW1i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5</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8</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lastRenderedPageBreak/>
              <w:t>Uncomfortable in the presence of others</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6/27</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rPr>
              <w:t>“</w:t>
            </w:r>
            <w:r w:rsidRPr="00966903">
              <w:rPr>
                <w:rFonts w:ascii="Times New Roman" w:hAnsi="Times New Roman" w:cs="Times New Roman"/>
                <w:bCs/>
                <w:i/>
              </w:rPr>
              <w:t>I don’t go over to my workmates now; I just sit on my own”.</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tc>
      </w:tr>
      <w:tr w:rsidR="00966903" w:rsidRPr="00966903" w:rsidTr="00955B6E">
        <w:trPr>
          <w:trHeight w:val="295"/>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5
LDMyLDM3LDM4LDQx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CYXRoZTwvQXV0aG9yPjxZZWFyPjIwMTM8L1llYXI+PFJlY051bT42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==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5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==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0</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pct"/>
            <w:vMerge w:val="restart"/>
          </w:tcPr>
          <w:p w:rsidR="00966903" w:rsidRPr="00966903" w:rsidRDefault="00966903" w:rsidP="00966903">
            <w:pPr>
              <w:rPr>
                <w:rFonts w:ascii="Times New Roman" w:hAnsi="Times New Roman" w:cs="Times New Roman"/>
              </w:rPr>
            </w:pPr>
            <w:r w:rsidRPr="00966903">
              <w:rPr>
                <w:rFonts w:ascii="Times New Roman" w:hAnsi="Times New Roman" w:cs="Times New Roman"/>
              </w:rPr>
              <w:t>Poor relationship with health professional</w:t>
            </w:r>
          </w:p>
          <w:p w:rsidR="00966903" w:rsidRPr="00966903" w:rsidRDefault="00966903" w:rsidP="00966903">
            <w:pPr>
              <w:rPr>
                <w:rFonts w:ascii="Times New Roman" w:hAnsi="Times New Roman" w:cs="Times New Roman"/>
              </w:rPr>
            </w:pP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6/27</w:t>
            </w:r>
          </w:p>
        </w:tc>
        <w:tc>
          <w:tcPr>
            <w:tcW w:w="0" w:type="pct"/>
            <w:vMerge w:val="restar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I don’t think the doctors have any idea of the torture that we go through . . . I just don’t think that the doctors pay enough attention to the skin problems and the effects that they have on patients.”  </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3LDQ0LDUxPC9zdHlsZT48L0Rpc3BsYXlUZXh0PjxyZWNvcmQ+PHJlYy1udW1iZXI+NjE8L3Jl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3LDQ0LDUxPC9zdHlsZT48L0Rpc3BsYXlUZXh0PjxyZWNvcmQ+PHJlYy1udW1iZXI+NjE8L3Jl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8</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r>
      <w:tr w:rsidR="00966903" w:rsidRPr="00966903" w:rsidTr="00955B6E">
        <w:trPr>
          <w:trHeight w:val="151"/>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Finlay&lt;/Author&gt;&lt;Year&gt;2001&lt;/Year&gt;&lt;RecNum&gt;78&lt;/RecNum&gt;&lt;DisplayText&gt;&lt;style face="superscript"&gt;28,31&lt;/style&gt;&lt;/DisplayText&gt;&lt;record&gt;&lt;rec-number&gt;78&lt;/rec-number&gt;&lt;foreign-keys&gt;&lt;key app="EN" db-id="zw99wtreo0evz1ed5azv2057vsxr9zpt922a" timestamp="1480939071"&gt;78&lt;/key&gt;&lt;/foreign-keys&gt;&lt;ref-type name="Journal Article"&gt;17&lt;/ref-type&gt;&lt;contributors&gt;&lt;authors&gt;&lt;author&gt;Finlay, Andrew Y&lt;/author&gt;&lt;/authors&gt;&lt;/contributors&gt;&lt;titles&gt;&lt;title&gt;Quality of life in atopic dermatitis&lt;/title&gt;&lt;secondary-title&gt;Journal of the American Academy of Dermatology&lt;/secondary-title&gt;&lt;/titles&gt;&lt;periodical&gt;&lt;full-title&gt;Journal of the American Academy of Dermatology&lt;/full-title&gt;&lt;/periodical&gt;&lt;pages&gt;S64-S66&lt;/pages&gt;&lt;volume&gt;45&lt;/volume&gt;&lt;number&gt;1&lt;/number&gt;&lt;dates&gt;&lt;year&gt;2001&lt;/year&gt;&lt;/dates&gt;&lt;isbn&gt;0190-9622&lt;/isbn&gt;&lt;urls&gt;&lt;/urls&gt;&lt;/record&gt;&lt;/Cite&gt;&lt;Cite&gt;&lt;Author&gt;Nørreslet&lt;/Author&gt;&lt;Year&gt;2010&lt;/Year&gt;&lt;RecNum&gt;84&lt;/RecNum&gt;&lt;record&gt;&lt;rec-number&gt;84&lt;/rec-number&gt;&lt;foreign-keys&gt;&lt;key app="EN" db-id="zw99wtreo0evz1ed5azv2057vsxr9zpt922a" timestamp="1481191562"&gt;84&lt;/key&gt;&lt;/foreign-keys&gt;&lt;ref-type name="Journal Article"&gt;17&lt;/ref-type&gt;&lt;contributors&gt;&lt;authors&gt;&lt;author&gt;Nørreslet, Mikkel&lt;/author&gt;&lt;author&gt;Bissell, P&lt;/author&gt;&lt;author&gt;Traulsen, Janine Marie&lt;/author&gt;&lt;/authors&gt;&lt;/contributors&gt;&lt;titles&gt;&lt;title&gt;From consumerism to active dependence: Patterns of medicines use and treatment decisions among patients with atopic dermatitis&lt;/title&gt;&lt;secondary-title&gt;Health:&lt;/secondary-title&gt;&lt;/titles&gt;&lt;periodical&gt;&lt;full-title&gt;Health:&lt;/full-title&gt;&lt;/periodical&gt;&lt;pages&gt;91-106&lt;/pages&gt;&lt;volume&gt;14&lt;/volume&gt;&lt;number&gt;1&lt;/number&gt;&lt;dates&gt;&lt;year&gt;2010&lt;/year&gt;&lt;/dates&gt;&lt;isbn&gt;1363-4593&lt;/isbn&gt;&lt;urls&gt;&lt;/urls&gt;&lt;/record&gt;&lt;/Cite&gt;&lt;/EndNote&gt;</w:instrText>
            </w:r>
            <w:r w:rsidRPr="00966903">
              <w:rPr>
                <w:rFonts w:ascii="Times New Roman" w:hAnsi="Times New Roman" w:cs="Times New Roman"/>
                <w:bCs/>
              </w:rPr>
              <w:fldChar w:fldCharType="separate"/>
            </w:r>
            <w:r w:rsidRPr="00966903">
              <w:rPr>
                <w:rFonts w:ascii="Times New Roman" w:hAnsi="Times New Roman" w:cs="Times New Roman"/>
                <w:bCs/>
                <w:noProof/>
                <w:vertAlign w:val="superscript"/>
              </w:rPr>
              <w:t>28,</w:t>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p>
        </w:tc>
      </w:tr>
    </w:tbl>
    <w:p w:rsidR="00966903" w:rsidRPr="00966903" w:rsidRDefault="00966903" w:rsidP="00966903">
      <w:pPr>
        <w:spacing w:before="120" w:after="120"/>
        <w:jc w:val="both"/>
        <w:rPr>
          <w:rFonts w:ascii="Times New Roman" w:eastAsia="SimSun" w:hAnsi="Times New Roman" w:cs="Times New Roman"/>
          <w:color w:val="4E5053"/>
          <w:lang w:val="en-GB"/>
        </w:rPr>
      </w:pPr>
    </w:p>
    <w:tbl>
      <w:tblPr>
        <w:tblStyle w:val="PlainTable2"/>
        <w:tblW w:w="5000" w:type="pct"/>
        <w:tblLook w:val="04A0" w:firstRow="1" w:lastRow="0" w:firstColumn="1" w:lastColumn="0" w:noHBand="0" w:noVBand="1"/>
      </w:tblPr>
      <w:tblGrid>
        <w:gridCol w:w="2137"/>
        <w:gridCol w:w="1794"/>
        <w:gridCol w:w="2784"/>
        <w:gridCol w:w="2551"/>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 xml:space="preserve">Quotes/description </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803"/>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Romantic relationship problems (including sex life)</w:t>
            </w:r>
          </w:p>
        </w:tc>
        <w:tc>
          <w:tcPr>
            <w:tcW w:w="0" w:type="pct"/>
            <w:vMerge w:val="restar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1/27</w:t>
            </w:r>
          </w:p>
        </w:tc>
        <w:tc>
          <w:tcPr>
            <w:tcW w:w="0" w:type="pct"/>
            <w:vMerge w:val="restar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It’s been hard for my husband to adjust. I was covered from head to toe and lost some hair. It doesn’t rule us any more, it’s in the background, but we have had a lot of upsets”.</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Kb3dldHQ8L0F1dGhvcj48WWVhcj4xOTg1PC9ZZWFyPjxS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Kb3dldHQ8L0F1dGhvcj48WWVhcj4xOTg1PC9ZZWFyPjxS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8C39AC">
              <w:rPr>
                <w:rFonts w:ascii="Times New Roman" w:hAnsi="Times New Roman" w:cs="Times New Roman"/>
                <w:bCs/>
                <w:noProof/>
                <w:vertAlign w:val="superscript"/>
              </w:rPr>
              <w:t>26</w:t>
            </w:r>
            <w:r w:rsidRPr="00966903">
              <w:rPr>
                <w:rFonts w:ascii="Times New Roman" w:hAnsi="Times New Roman" w:cs="Times New Roman"/>
                <w:bCs/>
              </w:rPr>
              <w:fldChar w:fldCharType="end"/>
            </w:r>
          </w:p>
        </w:tc>
      </w:tr>
      <w:tr w:rsidR="00966903" w:rsidRPr="00966903" w:rsidTr="00955B6E">
        <w:trPr>
          <w:trHeight w:val="802"/>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I4LDI5LDMxLDM0LDM1LDM4LDQ3LDQ5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CYXRoZTwvQXV0aG9yPjxZZWFyPjIwMTM8L1ll
YXI+PFJlY051bT42MTwvUmVjTnVt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Q2l0ZT48QXV0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BaG1lZDwvQXV0aG9yPjxZZWFyPjIwMTU8L1llYXI+PFJl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28,</w:t>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4</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7</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8</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0" w:type="pct"/>
            <w:gridSpan w:val="4"/>
            <w:hideMark/>
          </w:tcPr>
          <w:p w:rsidR="00966903" w:rsidRPr="00966903" w:rsidRDefault="00966903" w:rsidP="00966903">
            <w:pPr>
              <w:rPr>
                <w:rFonts w:ascii="Times New Roman" w:hAnsi="Times New Roman" w:cs="Times New Roman"/>
                <w:highlight w:val="yellow"/>
              </w:rPr>
            </w:pPr>
            <w:r w:rsidRPr="00966903">
              <w:rPr>
                <w:rFonts w:ascii="Times New Roman" w:hAnsi="Times New Roman" w:cs="Times New Roman"/>
              </w:rPr>
              <w:t>*Article specific to patients with hand eczema</w:t>
            </w:r>
          </w:p>
        </w:tc>
      </w:tr>
    </w:tbl>
    <w:p w:rsidR="00966903" w:rsidRPr="00966903" w:rsidRDefault="00966903" w:rsidP="00966903">
      <w:pPr>
        <w:spacing w:before="120" w:after="120"/>
        <w:jc w:val="both"/>
        <w:rPr>
          <w:rFonts w:ascii="Times New Roman" w:eastAsia="SimSun" w:hAnsi="Times New Roman" w:cs="Times New Roman"/>
          <w:color w:val="4E5053"/>
          <w:lang w:val="en-GB"/>
        </w:rPr>
      </w:pPr>
    </w:p>
    <w:tbl>
      <w:tblPr>
        <w:tblStyle w:val="PlainTable2"/>
        <w:tblW w:w="5000" w:type="pct"/>
        <w:tblLook w:val="04A0" w:firstRow="1" w:lastRow="0" w:firstColumn="1" w:lastColumn="0" w:noHBand="0" w:noVBand="1"/>
      </w:tblPr>
      <w:tblGrid>
        <w:gridCol w:w="2607"/>
        <w:gridCol w:w="1837"/>
        <w:gridCol w:w="2827"/>
        <w:gridCol w:w="1995"/>
      </w:tblGrid>
      <w:tr w:rsidR="00966903" w:rsidRPr="00966903" w:rsidTr="00955B6E">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Impact</w:t>
            </w:r>
          </w:p>
        </w:tc>
        <w:tc>
          <w:tcPr>
            <w:tcW w:w="0" w:type="pct"/>
            <w:hideMark/>
          </w:tcPr>
          <w:p w:rsidR="00966903" w:rsidRPr="00966903" w:rsidRDefault="00966903" w:rsidP="0096690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Number of articles</w:t>
            </w:r>
          </w:p>
        </w:tc>
        <w:tc>
          <w:tcPr>
            <w:tcW w:w="0" w:type="pct"/>
            <w:hideMark/>
          </w:tcPr>
          <w:p w:rsidR="00966903" w:rsidRPr="00966903" w:rsidRDefault="00966903" w:rsidP="00966903">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 xml:space="preserve">Quotes/description </w:t>
            </w:r>
          </w:p>
        </w:tc>
        <w:tc>
          <w:tcPr>
            <w:tcW w:w="0" w:type="pct"/>
            <w:hideMark/>
          </w:tcPr>
          <w:p w:rsidR="00966903" w:rsidRPr="00966903" w:rsidRDefault="00966903" w:rsidP="0096690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66903">
              <w:rPr>
                <w:rFonts w:ascii="Times New Roman" w:hAnsi="Times New Roman" w:cs="Times New Roman"/>
              </w:rPr>
              <w:t>Reference</w:t>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0" w:type="pct"/>
            <w:vMerge w:val="restart"/>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Impact of treatment use </w:t>
            </w:r>
          </w:p>
          <w:p w:rsidR="00966903" w:rsidRPr="00966903" w:rsidRDefault="00966903" w:rsidP="00966903">
            <w:pPr>
              <w:rPr>
                <w:rFonts w:ascii="Times New Roman" w:hAnsi="Times New Roman" w:cs="Times New Roman"/>
              </w:rPr>
            </w:pPr>
          </w:p>
        </w:tc>
        <w:tc>
          <w:tcPr>
            <w:tcW w:w="0" w:type="pct"/>
            <w:vMerge w:val="restar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9/27</w:t>
            </w:r>
          </w:p>
        </w:tc>
        <w:tc>
          <w:tcPr>
            <w:tcW w:w="0" w:type="pct"/>
            <w:vMerge w:val="restar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I can see that it has damaged my skin [topical corticosteroid], but I can simply not do without it. I have to take the risk, because even though I know it damages my skin in the long run, as it has already done, I can simply not bear to live if I cannot take the peak off the malaise that comes with eczema.”</w:t>
            </w:r>
          </w:p>
        </w:tc>
        <w:tc>
          <w:tcPr>
            <w:tcW w:w="0" w:type="pct"/>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xLDM3LDQyLDQ0PC9zdHlsZT48L0Rpc3BsYXlUZXh0PjxyZWNvcmQ+PHJlYy1udW1iZXI+NjE8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CYXRoZTwvQXV0aG9yPjxZZWFyPjIwMTM8L1llYXI+PFJl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6</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3</w:t>
            </w:r>
            <w:r w:rsidRPr="00966903">
              <w:rPr>
                <w:rFonts w:ascii="Times New Roman" w:hAnsi="Times New Roman" w:cs="Times New Roman"/>
                <w:bCs/>
              </w:rPr>
              <w:fldChar w:fldCharType="end"/>
            </w:r>
            <w:r w:rsidRPr="00966903">
              <w:rPr>
                <w:rFonts w:ascii="Times New Roman" w:hAnsi="Times New Roman" w:cs="Times New Roman"/>
                <w:bCs/>
              </w:rPr>
              <w:t xml:space="preserve"> </w:t>
            </w:r>
          </w:p>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r>
      <w:tr w:rsidR="00966903" w:rsidRPr="00966903" w:rsidTr="00955B6E">
        <w:trPr>
          <w:trHeight w:val="138"/>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GaW5sYXk8L0F1dGhvcj48WWVhcj4xOTk2PC9ZZWFyPjxS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GaW5sYXk8L0F1dGhvcj48WWVhcj4xOTk2PC9ZZWFyPjxS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F35C58">
              <w:rPr>
                <w:rFonts w:ascii="Times New Roman" w:hAnsi="Times New Roman" w:cs="Times New Roman"/>
                <w:bCs/>
                <w:noProof/>
                <w:vertAlign w:val="superscript"/>
              </w:rPr>
              <w:t>21</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29</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3</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1</w:t>
            </w:r>
            <w:r w:rsidRPr="00966903">
              <w:rPr>
                <w:rFonts w:ascii="Times New Roman" w:hAnsi="Times New Roman" w:cs="Times New Roman"/>
                <w:bCs/>
              </w:rPr>
              <w:fldChar w:fldCharType="end"/>
            </w:r>
          </w:p>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Differences in impacts due to disease severity</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6/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Differences in impacts due to disease severity mentioned – no quote</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fldData xml:space="preserve">PEVuZE5vdGU+PENpdGU+PEF1dGhvcj5Hcm9iPC9BdXRob3I+PFllYXI+MjAwNTwvWWVhcj48UmVj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=
</w:fldData>
              </w:fldChar>
            </w:r>
            <w:r w:rsidRPr="00966903">
              <w:rPr>
                <w:rFonts w:ascii="Times New Roman" w:hAnsi="Times New Roman" w:cs="Times New Roman"/>
                <w:bCs/>
              </w:rPr>
              <w:instrText xml:space="preserve"> ADDIN EN.CITE </w:instrText>
            </w:r>
            <w:r w:rsidRPr="00966903">
              <w:rPr>
                <w:rFonts w:ascii="Times New Roman" w:hAnsi="Times New Roman" w:cs="Times New Roman"/>
                <w:bCs/>
              </w:rPr>
              <w:fldChar w:fldCharType="begin">
                <w:fldData xml:space="preserve">PEVuZE5vdGU+PENpdGU+PEF1dGhvcj5Hcm9iPC9BdXRob3I+PFllYXI+MjAwNTwvWWVhcj48UmVj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=
</w:fldData>
              </w:fldChar>
            </w:r>
            <w:r w:rsidRPr="00966903">
              <w:rPr>
                <w:rFonts w:ascii="Times New Roman" w:hAnsi="Times New Roman" w:cs="Times New Roman"/>
                <w:bCs/>
              </w:rPr>
              <w:instrText xml:space="preserve"> ADDIN EN.CITE.DATA </w:instrText>
            </w:r>
            <w:r w:rsidRPr="00966903">
              <w:rPr>
                <w:rFonts w:ascii="Times New Roman" w:hAnsi="Times New Roman" w:cs="Times New Roman"/>
                <w:bCs/>
              </w:rPr>
            </w:r>
            <w:r w:rsidRPr="00966903">
              <w:rPr>
                <w:rFonts w:ascii="Times New Roman" w:hAnsi="Times New Roman" w:cs="Times New Roman"/>
                <w:bCs/>
              </w:rPr>
              <w:fldChar w:fldCharType="end"/>
            </w:r>
            <w:r w:rsidRPr="00966903">
              <w:rPr>
                <w:rFonts w:ascii="Times New Roman" w:hAnsi="Times New Roman" w:cs="Times New Roman"/>
                <w:bCs/>
              </w:rPr>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4</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2</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5</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47</w:t>
            </w:r>
            <w:r w:rsidRPr="00966903">
              <w:rPr>
                <w:rFonts w:ascii="Times New Roman" w:hAnsi="Times New Roman" w:cs="Times New Roman"/>
                <w:bCs/>
              </w:rPr>
              <w:fldChar w:fldCharType="end"/>
            </w:r>
          </w:p>
        </w:tc>
      </w:tr>
      <w:tr w:rsidR="00966903" w:rsidRPr="00966903" w:rsidTr="00955B6E">
        <w:trPr>
          <w:trHeight w:val="104"/>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Eczema is not referred to as serious condition</w:t>
            </w:r>
          </w:p>
        </w:tc>
        <w:tc>
          <w:tcPr>
            <w:tcW w:w="0" w:type="pct"/>
            <w:vMerge w:val="restar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I wish they would call it a disease because then one would be taken seriously and would be entitled to proper treatment and all that it entails...”</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Mollerup&lt;/Author&gt;&lt;Year&gt;2013&lt;/Year&gt;&lt;RecNum&gt;73&lt;/RecNum&gt;&lt;DisplayText&gt;&lt;style face="superscript"&gt;44&lt;/style&gt;&lt;/DisplayText&gt;&lt;record&gt;&lt;rec-number&gt;73&lt;/rec-number&gt;&lt;foreign-keys&gt;&lt;key app="EN" db-id="zw99wtreo0evz1ed5azv2057vsxr9zpt922a" timestamp="1480938828"&gt;73&lt;/key&gt;&lt;/foreign-keys&gt;&lt;ref-type name="Journal Article"&gt;17&lt;/ref-type&gt;&lt;contributors&gt;&lt;authors&gt;&lt;author&gt;Mollerup, A&lt;/author&gt;&lt;author&gt;Johansen, JD&lt;/author&gt;&lt;author&gt;Thing, Lone Friis&lt;/author&gt;&lt;/authors&gt;&lt;/contributors&gt;&lt;titles&gt;&lt;title&gt;Knowledge, attitudes and behaviour in everyday life with chronic hand eczema: a qualitative study&lt;/title&gt;&lt;secondary-title&gt;British Journal of Dermatology&lt;/secondary-title&gt;&lt;/titles&gt;&lt;periodical&gt;&lt;full-title&gt;British Journal of Dermatology&lt;/full-title&gt;&lt;/periodical&gt;&lt;pages&gt;1056-1065&lt;/pages&gt;&lt;volume&gt;169&lt;/volume&gt;&lt;number&gt;5&lt;/number&gt;&lt;dates&gt;&lt;year&gt;2013&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3</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trHeight w:val="104"/>
        </w:trPr>
        <w:tc>
          <w:tcPr>
            <w:cnfStyle w:val="001000000000" w:firstRow="0" w:lastRow="0" w:firstColumn="1" w:lastColumn="0" w:oddVBand="0" w:evenVBand="0" w:oddHBand="0" w:evenHBand="0" w:firstRowFirstColumn="0" w:firstRowLastColumn="0" w:lastRowFirstColumn="0" w:lastRowLastColumn="0"/>
            <w:tcW w:w="0" w:type="pct"/>
            <w:vMerge w:val="restar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Physical appearance </w:t>
            </w:r>
          </w:p>
        </w:tc>
        <w:tc>
          <w:tcPr>
            <w:tcW w:w="0" w:type="pct"/>
            <w:vMerge w:val="restar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vMerge w:val="restar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966903">
              <w:rPr>
                <w:rFonts w:ascii="Times New Roman" w:hAnsi="Times New Roman" w:cs="Times New Roman"/>
              </w:rPr>
              <w:t>“</w:t>
            </w:r>
            <w:r w:rsidRPr="00966903">
              <w:rPr>
                <w:rFonts w:ascii="Times New Roman" w:hAnsi="Times New Roman" w:cs="Times New Roman"/>
                <w:i/>
              </w:rPr>
              <w:t xml:space="preserve">The actual marks on your skin, makes you feel dirty, as </w:t>
            </w:r>
            <w:r w:rsidRPr="00966903">
              <w:rPr>
                <w:rFonts w:ascii="Times New Roman" w:hAnsi="Times New Roman" w:cs="Times New Roman"/>
                <w:i/>
              </w:rPr>
              <w:lastRenderedPageBreak/>
              <w:t>if you don’t wash”</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lastRenderedPageBreak/>
              <w:fldChar w:fldCharType="begin"/>
            </w:r>
            <w:r w:rsidRPr="00966903">
              <w:rPr>
                <w:rFonts w:ascii="Times New Roman" w:hAnsi="Times New Roman" w:cs="Times New Roman"/>
                <w:bCs/>
              </w:rPr>
              <w:instrText xml:space="preserve"> ADDIN EN.CITE &lt;EndNote&gt;&lt;Cite&gt;&lt;Author&gt;Jowett&lt;/Author&gt;&lt;Year&gt;1985&lt;/Year&gt;&lt;RecNum&gt;67&lt;/RecNum&gt;&lt;DisplayText&gt;&lt;style face="superscript"&gt;30&lt;/style&gt;&lt;/DisplayText&gt;&lt;record&gt;&lt;rec-number&gt;67&lt;/rec-number&gt;&lt;foreign-keys&gt;&lt;key app="EN" db-id="zw99wtreo0evz1ed5azv2057vsxr9zpt922a" timestamp="1480938603"&gt;67&lt;/key&gt;&lt;/foreign-keys&gt;&lt;ref-type name="Journal Article"&gt;17&lt;/ref-type&gt;&lt;contributors&gt;&lt;authors&gt;&lt;author&gt;Jowett, Sandra&lt;/author&gt;&lt;author&gt;Ryan, Terence&lt;/author&gt;&lt;/authors&gt;&lt;/contributors&gt;&lt;titles&gt;&lt;title&gt;Skin disease and handicap: an analysis of the impact of skin conditions&lt;/title&gt;&lt;secondary-title&gt;Social science &amp;amp; medicine&lt;/secondary-title&gt;&lt;/titles&gt;&lt;periodical&gt;&lt;full-title&gt;Social science &amp;amp; medicine&lt;/full-title&gt;&lt;/periodical&gt;&lt;pages&gt;425-429&lt;/pages&gt;&lt;volume&gt;20&lt;/volume&gt;&lt;number&gt;4&lt;/number&gt;&lt;dates&gt;&lt;year&gt;1985&lt;/year&gt;&lt;/dates&gt;&lt;isbn&gt;0277-9536&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9</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0" w:type="pct"/>
            <w:vMerge/>
            <w:hideMark/>
          </w:tcPr>
          <w:p w:rsidR="00966903" w:rsidRPr="00966903" w:rsidRDefault="00966903" w:rsidP="00966903">
            <w:pPr>
              <w:rPr>
                <w:rFonts w:ascii="Times New Roman" w:hAnsi="Times New Roman" w:cs="Times New Roman"/>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vMerge/>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Misery&lt;/Author&gt;&lt;Year&gt;2007&lt;/Year&gt;&lt;RecNum&gt;82&lt;/RecNum&gt;&lt;DisplayText&gt;&lt;style face="superscript"&gt;35&lt;/style&gt;&lt;/DisplayText&gt;&lt;record&gt;&lt;rec-number&gt;82&lt;/rec-number&gt;&lt;foreign-keys&gt;&lt;key app="EN" db-id="zw99wtreo0evz1ed5azv2057vsxr9zpt922a" timestamp="1480939195"&gt;82&lt;/key&gt;&lt;/foreign-keys&gt;&lt;ref-type name="Journal Article"&gt;17&lt;/ref-type&gt;&lt;contributors&gt;&lt;authors&gt;&lt;author&gt;Misery, L&lt;/author&gt;&lt;author&gt;Finlay, Andrew Yule&lt;/author&gt;&lt;author&gt;Martin, N&lt;/author&gt;&lt;author&gt;Boussetta, S&lt;/author&gt;&lt;author&gt;Nguyen, C&lt;/author&gt;&lt;author&gt;Myon, E&lt;/author&gt;&lt;author&gt;Taieb, C&lt;/author&gt;&lt;/authors&gt;&lt;/contributors&gt;&lt;titles&gt;&lt;title&gt;Atopic dermatitis: impact on the quality of life of patients and their partners&lt;/title&gt;&lt;secondary-title&gt;Dermatology&lt;/secondary-title&gt;&lt;/titles&gt;&lt;periodical&gt;&lt;full-title&gt;Dermatology&lt;/full-title&gt;&lt;/periodical&gt;&lt;pages&gt;123-129&lt;/pages&gt;&lt;volume&gt;215&lt;/volume&gt;&lt;number&gt;2&lt;/number&gt;&lt;dates&gt;&lt;year&gt;2007&lt;/year&gt;&lt;/dates&gt;&lt;isbn&gt;1421-9832&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4</w:t>
            </w:r>
            <w:r w:rsidRPr="00966903">
              <w:rPr>
                <w:rFonts w:ascii="Times New Roman" w:hAnsi="Times New Roman" w:cs="Times New Roman"/>
                <w:bCs/>
              </w:rPr>
              <w:fldChar w:fldCharType="end"/>
            </w:r>
          </w:p>
        </w:tc>
      </w:tr>
      <w:tr w:rsidR="00966903" w:rsidRPr="00966903" w:rsidTr="00955B6E">
        <w:trPr>
          <w:trHeight w:val="104"/>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lastRenderedPageBreak/>
              <w:t xml:space="preserve">Patients turn to  alternative medicines </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2/27</w:t>
            </w:r>
          </w:p>
        </w:tc>
        <w:tc>
          <w:tcPr>
            <w:tcW w:w="0" w:type="pct"/>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r w:rsidRPr="00966903">
              <w:rPr>
                <w:rFonts w:ascii="Times New Roman" w:hAnsi="Times New Roman" w:cs="Times New Roman"/>
                <w:bCs/>
                <w:i/>
              </w:rPr>
              <w:t xml:space="preserve">“I need to try different approaches because I feel I haven’t been successful solely relying on conventional medicine”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31&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Cite&gt;&lt;Author&gt;Nørreslet&lt;/Author&gt;&lt;Year&gt;2010&lt;/Year&gt;&lt;RecNum&gt;84&lt;/RecNum&gt;&lt;record&gt;&lt;rec-number&gt;84&lt;/rec-number&gt;&lt;foreign-keys&gt;&lt;key app="EN" db-id="zw99wtreo0evz1ed5azv2057vsxr9zpt922a" timestamp="1481191562"&gt;84&lt;/key&gt;&lt;/foreign-keys&gt;&lt;ref-type name="Journal Article"&gt;17&lt;/ref-type&gt;&lt;contributors&gt;&lt;authors&gt;&lt;author&gt;Nørreslet, Mikkel&lt;/author&gt;&lt;author&gt;Bissell, P&lt;/author&gt;&lt;author&gt;Traulsen, Janine Marie&lt;/author&gt;&lt;/authors&gt;&lt;/contributors&gt;&lt;titles&gt;&lt;title&gt;From consumerism to active dependence: Patterns of medicines use and treatment decisions among patients with atopic dermatitis&lt;/title&gt;&lt;secondary-title&gt;Health:&lt;/secondary-title&gt;&lt;/titles&gt;&lt;periodical&gt;&lt;full-title&gt;Health:&lt;/full-title&gt;&lt;/periodical&gt;&lt;pages&gt;91-106&lt;/pages&gt;&lt;volume&gt;14&lt;/volume&gt;&lt;number&gt;1&lt;/number&gt;&lt;dates&gt;&lt;year&gt;2010&lt;/year&gt;&lt;/dates&gt;&lt;isbn&gt;1363-459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noProof/>
                <w:vertAlign w:val="superscript"/>
              </w:rPr>
              <w:t>,</w:t>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Variation in perceived causes/triggers of disease</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i/>
              </w:rPr>
              <w:t>“It began with these small blisters, but then I know that my eczema is due to nickel.”</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Mollerup&lt;/Author&gt;&lt;Year&gt;2013&lt;/Year&gt;&lt;RecNum&gt;73&lt;/RecNum&gt;&lt;DisplayText&gt;&lt;style face="superscript"&gt;44&lt;/style&gt;&lt;/DisplayText&gt;&lt;record&gt;&lt;rec-number&gt;73&lt;/rec-number&gt;&lt;foreign-keys&gt;&lt;key app="EN" db-id="zw99wtreo0evz1ed5azv2057vsxr9zpt922a" timestamp="1480938828"&gt;73&lt;/key&gt;&lt;/foreign-keys&gt;&lt;ref-type name="Journal Article"&gt;17&lt;/ref-type&gt;&lt;contributors&gt;&lt;authors&gt;&lt;author&gt;Mollerup, A&lt;/author&gt;&lt;author&gt;Johansen, JD&lt;/author&gt;&lt;author&gt;Thing, Lone Friis&lt;/author&gt;&lt;/authors&gt;&lt;/contributors&gt;&lt;titles&gt;&lt;title&gt;Knowledge, attitudes and behaviour in everyday life with chronic hand eczema: a qualitative study&lt;/title&gt;&lt;secondary-title&gt;British Journal of Dermatology&lt;/secondary-title&gt;&lt;/titles&gt;&lt;periodical&gt;&lt;full-title&gt;British Journal of Dermatology&lt;/full-title&gt;&lt;/periodical&gt;&lt;pages&gt;1056-1065&lt;/pages&gt;&lt;volume&gt;169&lt;/volume&gt;&lt;number&gt;5&lt;/number&gt;&lt;dates&gt;&lt;year&gt;2013&lt;/year&gt;&lt;/dates&gt;&lt;isbn&gt;1365-213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43</w:t>
            </w:r>
            <w:r w:rsidRPr="00966903">
              <w:rPr>
                <w:rFonts w:ascii="Times New Roman" w:hAnsi="Times New Roman" w:cs="Times New Roman"/>
                <w:bCs/>
              </w:rPr>
              <w:fldChar w:fldCharType="end"/>
            </w:r>
            <w:r w:rsidRPr="00966903">
              <w:rPr>
                <w:rFonts w:ascii="Times New Roman" w:hAnsi="Times New Roman" w:cs="Times New Roman"/>
                <w:bCs/>
                <w:vertAlign w:val="superscript"/>
              </w:rPr>
              <w:t>*</w:t>
            </w:r>
          </w:p>
        </w:tc>
      </w:tr>
      <w:tr w:rsidR="00966903" w:rsidRPr="00966903" w:rsidTr="00955B6E">
        <w:trPr>
          <w:trHeight w:val="37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Too many descriptions of pruritus</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Too many descriptions of pruritus mentioned – no quotes</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rPr>
              <w:fldChar w:fldCharType="end"/>
            </w:r>
          </w:p>
        </w:tc>
      </w:tr>
      <w:tr w:rsidR="00966903" w:rsidRPr="00966903" w:rsidTr="00955B6E">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Difficult to identify cause of pruritus</w:t>
            </w:r>
          </w:p>
        </w:tc>
        <w:tc>
          <w:tcPr>
            <w:tcW w:w="0" w:type="pct"/>
            <w:hideMark/>
          </w:tcPr>
          <w:p w:rsidR="00966903" w:rsidRPr="00966903" w:rsidRDefault="00966903" w:rsidP="009669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Difficult to identify cause of pruritus mentioned – no quotes</w:t>
            </w:r>
          </w:p>
        </w:tc>
        <w:tc>
          <w:tcPr>
            <w:tcW w:w="0" w:type="pct"/>
            <w:hideMark/>
          </w:tcPr>
          <w:p w:rsidR="00966903" w:rsidRPr="00966903" w:rsidRDefault="00966903" w:rsidP="0096690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Bathe&lt;/Author&gt;&lt;Year&gt;2013&lt;/Year&gt;&lt;RecNum&gt;61&lt;/RecNum&gt;&lt;DisplayText&gt;&lt;style face="superscript"&gt;29&lt;/style&gt;&lt;/DisplayText&gt;&lt;record&gt;&lt;rec-number&gt;61&lt;/rec-number&gt;&lt;foreign-keys&gt;&lt;key app="EN" db-id="zw99wtreo0evz1ed5azv2057vsxr9zpt922a" timestamp="1480938263"&gt;61&lt;/key&gt;&lt;/foreign-keys&gt;&lt;ref-type name="Journal Article"&gt;17&lt;/ref-type&gt;&lt;contributors&gt;&lt;authors&gt;&lt;author&gt;Bathe, Anja&lt;/author&gt;&lt;author&gt;Weisshaar, Elke&lt;/author&gt;&lt;author&gt;Matterne, Uwe&lt;/author&gt;&lt;/authors&gt;&lt;/contributors&gt;&lt;titles&gt;&lt;title&gt;Chronic pruritus–more than a symptom: a qualitative investigation into patients’ subjective illness perceptions&lt;/title&gt;&lt;secondary-title&gt;Journal of advanced nursing&lt;/secondary-title&gt;&lt;/titles&gt;&lt;periodical&gt;&lt;full-title&gt;Journal of Advanced Nursing&lt;/full-title&gt;&lt;/periodical&gt;&lt;pages&gt;316-326&lt;/pages&gt;&lt;volume&gt;69&lt;/volume&gt;&lt;number&gt;2&lt;/number&gt;&lt;dates&gt;&lt;year&gt;2013&lt;/year&gt;&lt;/dates&gt;&lt;isbn&gt;1365-2648&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28</w:t>
            </w:r>
            <w:r w:rsidRPr="00966903">
              <w:rPr>
                <w:rFonts w:ascii="Times New Roman" w:hAnsi="Times New Roman" w:cs="Times New Roman"/>
                <w:bCs/>
              </w:rPr>
              <w:fldChar w:fldCharType="end"/>
            </w:r>
          </w:p>
        </w:tc>
      </w:tr>
      <w:tr w:rsidR="00966903" w:rsidRPr="00966903" w:rsidTr="00955B6E">
        <w:trPr>
          <w:trHeight w:val="547"/>
        </w:trPr>
        <w:tc>
          <w:tcPr>
            <w:cnfStyle w:val="001000000000" w:firstRow="0" w:lastRow="0" w:firstColumn="1" w:lastColumn="0" w:oddVBand="0" w:evenVBand="0" w:oddHBand="0" w:evenHBand="0" w:firstRowFirstColumn="0" w:firstRowLastColumn="0" w:lastRowFirstColumn="0" w:lastRowLastColumn="0"/>
            <w:tcW w:w="0" w:type="pct"/>
            <w:hideMark/>
          </w:tcPr>
          <w:p w:rsidR="00966903" w:rsidRPr="00966903" w:rsidRDefault="00966903" w:rsidP="00966903">
            <w:pPr>
              <w:rPr>
                <w:rFonts w:ascii="Times New Roman" w:hAnsi="Times New Roman" w:cs="Times New Roman"/>
              </w:rPr>
            </w:pPr>
            <w:r w:rsidRPr="00966903">
              <w:rPr>
                <w:rFonts w:ascii="Times New Roman" w:hAnsi="Times New Roman" w:cs="Times New Roman"/>
              </w:rPr>
              <w:t xml:space="preserve">Unpredictability of disease </w:t>
            </w:r>
          </w:p>
        </w:tc>
        <w:tc>
          <w:tcPr>
            <w:tcW w:w="0" w:type="pct"/>
            <w:hideMark/>
          </w:tcPr>
          <w:p w:rsidR="00966903" w:rsidRPr="00966903" w:rsidRDefault="00966903" w:rsidP="0096690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1/27</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t xml:space="preserve">Unpredictability of disease mentioned – no quotes </w:t>
            </w:r>
          </w:p>
        </w:tc>
        <w:tc>
          <w:tcPr>
            <w:tcW w:w="0" w:type="pct"/>
            <w:hideMark/>
          </w:tcPr>
          <w:p w:rsidR="00966903" w:rsidRPr="00966903" w:rsidRDefault="00966903" w:rsidP="0096690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966903">
              <w:rPr>
                <w:rFonts w:ascii="Times New Roman" w:hAnsi="Times New Roman" w:cs="Times New Roman"/>
                <w:bCs/>
              </w:rPr>
              <w:fldChar w:fldCharType="begin"/>
            </w:r>
            <w:r w:rsidRPr="00966903">
              <w:rPr>
                <w:rFonts w:ascii="Times New Roman" w:hAnsi="Times New Roman" w:cs="Times New Roman"/>
                <w:bCs/>
              </w:rPr>
              <w:instrText xml:space="preserve"> ADDIN EN.CITE &lt;EndNote&gt;&lt;Cite&gt;&lt;Author&gt;Nørreslet&lt;/Author&gt;&lt;Year&gt;2010&lt;/Year&gt;&lt;RecNum&gt;84&lt;/RecNum&gt;&lt;DisplayText&gt;&lt;style face="superscript"&gt;31&lt;/style&gt;&lt;/DisplayText&gt;&lt;record&gt;&lt;rec-number&gt;84&lt;/rec-number&gt;&lt;foreign-keys&gt;&lt;key app="EN" db-id="zw99wtreo0evz1ed5azv2057vsxr9zpt922a" timestamp="1481191562"&gt;84&lt;/key&gt;&lt;/foreign-keys&gt;&lt;ref-type name="Journal Article"&gt;17&lt;/ref-type&gt;&lt;contributors&gt;&lt;authors&gt;&lt;author&gt;Nørreslet, Mikkel&lt;/author&gt;&lt;author&gt;Bissell, P&lt;/author&gt;&lt;author&gt;Traulsen, Janine Marie&lt;/author&gt;&lt;/authors&gt;&lt;/contributors&gt;&lt;titles&gt;&lt;title&gt;From consumerism to active dependence: Patterns of medicines use and treatment decisions among patients with atopic dermatitis&lt;/title&gt;&lt;secondary-title&gt;Health:&lt;/secondary-title&gt;&lt;/titles&gt;&lt;periodical&gt;&lt;full-title&gt;Health:&lt;/full-title&gt;&lt;/periodical&gt;&lt;pages&gt;91-106&lt;/pages&gt;&lt;volume&gt;14&lt;/volume&gt;&lt;number&gt;1&lt;/number&gt;&lt;dates&gt;&lt;year&gt;2010&lt;/year&gt;&lt;/dates&gt;&lt;isbn&gt;1363-4593&lt;/isbn&gt;&lt;urls&gt;&lt;/urls&gt;&lt;/record&gt;&lt;/Cite&gt;&lt;/EndNote&gt;</w:instrText>
            </w:r>
            <w:r w:rsidRPr="00966903">
              <w:rPr>
                <w:rFonts w:ascii="Times New Roman" w:hAnsi="Times New Roman" w:cs="Times New Roman"/>
                <w:bCs/>
              </w:rPr>
              <w:fldChar w:fldCharType="separate"/>
            </w:r>
            <w:r w:rsidR="00405EB0">
              <w:rPr>
                <w:rFonts w:ascii="Times New Roman" w:hAnsi="Times New Roman" w:cs="Times New Roman"/>
                <w:bCs/>
                <w:noProof/>
                <w:vertAlign w:val="superscript"/>
              </w:rPr>
              <w:t>30</w:t>
            </w:r>
            <w:r w:rsidRPr="00966903">
              <w:rPr>
                <w:rFonts w:ascii="Times New Roman" w:hAnsi="Times New Roman" w:cs="Times New Roman"/>
                <w:bCs/>
              </w:rPr>
              <w:fldChar w:fldCharType="end"/>
            </w:r>
          </w:p>
        </w:tc>
      </w:tr>
    </w:tbl>
    <w:p w:rsidR="00966903" w:rsidRDefault="00966903" w:rsidP="00966903">
      <w:pPr>
        <w:spacing w:before="120" w:after="120"/>
        <w:jc w:val="both"/>
        <w:rPr>
          <w:rFonts w:ascii="Times New Roman" w:eastAsia="SimSun" w:hAnsi="Times New Roman" w:cs="Times New Roman"/>
          <w:color w:val="4E5053"/>
          <w:lang w:val="en-GB"/>
        </w:rPr>
      </w:pPr>
    </w:p>
    <w:p w:rsidR="00EB5E16" w:rsidRDefault="00EB5E16" w:rsidP="00EB5E16">
      <w:pPr>
        <w:autoSpaceDE w:val="0"/>
        <w:autoSpaceDN w:val="0"/>
        <w:adjustRightInd w:val="0"/>
        <w:spacing w:after="0" w:line="240" w:lineRule="auto"/>
        <w:rPr>
          <w:rFonts w:ascii="AdvTT81a55938" w:hAnsi="AdvTT81a55938" w:cs="AdvTT81a55938"/>
          <w:sz w:val="16"/>
          <w:szCs w:val="16"/>
        </w:rPr>
      </w:pPr>
      <w:r w:rsidRPr="00EB5E16">
        <w:rPr>
          <w:rFonts w:ascii="AdvTT81a55938" w:hAnsi="AdvTT81a55938" w:cs="AdvTT81a55938"/>
          <w:sz w:val="16"/>
          <w:szCs w:val="16"/>
        </w:rPr>
        <w:t>1.</w:t>
      </w:r>
      <w:r>
        <w:rPr>
          <w:rFonts w:ascii="AdvTT81a55938" w:hAnsi="AdvTT81a55938" w:cs="AdvTT81a55938"/>
          <w:sz w:val="16"/>
          <w:szCs w:val="16"/>
        </w:rPr>
        <w:t xml:space="preserve"> </w:t>
      </w:r>
      <w:proofErr w:type="spellStart"/>
      <w:r w:rsidRPr="00EB5E16">
        <w:rPr>
          <w:rFonts w:ascii="AdvTT81a55938" w:hAnsi="AdvTT81a55938" w:cs="AdvTT81a55938"/>
          <w:sz w:val="16"/>
          <w:szCs w:val="16"/>
        </w:rPr>
        <w:t>Charman</w:t>
      </w:r>
      <w:proofErr w:type="spellEnd"/>
      <w:r w:rsidRPr="00EB5E16">
        <w:rPr>
          <w:rFonts w:ascii="AdvTT81a55938" w:hAnsi="AdvTT81a55938" w:cs="AdvTT81a55938"/>
          <w:sz w:val="16"/>
          <w:szCs w:val="16"/>
        </w:rPr>
        <w:t xml:space="preserve"> CR, Venn </w:t>
      </w:r>
      <w:proofErr w:type="spellStart"/>
      <w:r w:rsidRPr="00EB5E16">
        <w:rPr>
          <w:rFonts w:ascii="AdvTT81a55938" w:hAnsi="AdvTT81a55938" w:cs="AdvTT81a55938"/>
          <w:sz w:val="16"/>
          <w:szCs w:val="16"/>
        </w:rPr>
        <w:t>AJ</w:t>
      </w:r>
      <w:proofErr w:type="gramStart"/>
      <w:r w:rsidRPr="00EB5E16">
        <w:rPr>
          <w:rFonts w:ascii="AdvTT81a55938" w:hAnsi="AdvTT81a55938" w:cs="AdvTT81a55938"/>
          <w:sz w:val="16"/>
          <w:szCs w:val="16"/>
        </w:rPr>
        <w:t>,Williams</w:t>
      </w:r>
      <w:proofErr w:type="spellEnd"/>
      <w:proofErr w:type="gramEnd"/>
      <w:r w:rsidRPr="00EB5E16">
        <w:rPr>
          <w:rFonts w:ascii="AdvTT81a55938" w:hAnsi="AdvTT81a55938" w:cs="AdvTT81a55938"/>
          <w:sz w:val="16"/>
          <w:szCs w:val="16"/>
        </w:rPr>
        <w:t xml:space="preserve"> HC. The patient-oriented </w:t>
      </w:r>
      <w:proofErr w:type="spellStart"/>
      <w:r w:rsidRPr="00EB5E16">
        <w:rPr>
          <w:rFonts w:ascii="AdvTT81a55938" w:hAnsi="AdvTT81a55938" w:cs="AdvTT81a55938"/>
          <w:sz w:val="16"/>
          <w:szCs w:val="16"/>
        </w:rPr>
        <w:t>eczemameasure</w:t>
      </w:r>
      <w:proofErr w:type="spellEnd"/>
      <w:r w:rsidRPr="00EB5E16">
        <w:rPr>
          <w:rFonts w:ascii="AdvTT81a55938" w:hAnsi="AdvTT81a55938" w:cs="AdvTT81a55938"/>
          <w:sz w:val="16"/>
          <w:szCs w:val="16"/>
        </w:rPr>
        <w:t>:</w:t>
      </w:r>
      <w:r w:rsidR="001F46B7">
        <w:rPr>
          <w:rFonts w:ascii="AdvTT81a55938" w:hAnsi="AdvTT81a55938" w:cs="AdvTT81a55938"/>
          <w:sz w:val="16"/>
          <w:szCs w:val="16"/>
        </w:rPr>
        <w:t xml:space="preserve"> </w:t>
      </w:r>
      <w:r>
        <w:rPr>
          <w:rFonts w:ascii="AdvTT81a55938" w:hAnsi="AdvTT81a55938" w:cs="AdvTT81a55938"/>
          <w:sz w:val="16"/>
          <w:szCs w:val="16"/>
        </w:rPr>
        <w:t>development and initial validation of a new tool for measuring atopic</w:t>
      </w:r>
      <w:r w:rsidR="001F46B7">
        <w:rPr>
          <w:rFonts w:ascii="AdvTT81a55938" w:hAnsi="AdvTT81a55938" w:cs="AdvTT81a55938"/>
          <w:sz w:val="16"/>
          <w:szCs w:val="16"/>
        </w:rPr>
        <w:t xml:space="preserve"> </w:t>
      </w:r>
      <w:r>
        <w:rPr>
          <w:rFonts w:ascii="AdvTT81a55938" w:hAnsi="AdvTT81a55938" w:cs="AdvTT81a55938"/>
          <w:sz w:val="16"/>
          <w:szCs w:val="16"/>
        </w:rPr>
        <w:t xml:space="preserve">eczema severity from the patients' perspective. </w:t>
      </w:r>
      <w:r>
        <w:rPr>
          <w:rFonts w:ascii="AdvTT081ee9ac.I" w:hAnsi="AdvTT081ee9ac.I" w:cs="AdvTT081ee9ac.I"/>
          <w:sz w:val="16"/>
          <w:szCs w:val="16"/>
        </w:rPr>
        <w:t xml:space="preserve">Arch </w:t>
      </w:r>
      <w:proofErr w:type="spellStart"/>
      <w:r>
        <w:rPr>
          <w:rFonts w:ascii="AdvTT081ee9ac.I" w:hAnsi="AdvTT081ee9ac.I" w:cs="AdvTT081ee9ac.I"/>
          <w:sz w:val="16"/>
          <w:szCs w:val="16"/>
        </w:rPr>
        <w:t>Dermatol</w:t>
      </w:r>
      <w:proofErr w:type="spellEnd"/>
      <w:r>
        <w:rPr>
          <w:rFonts w:ascii="AdvTT081ee9ac.I" w:hAnsi="AdvTT081ee9ac.I" w:cs="AdvTT081ee9ac.I"/>
          <w:sz w:val="16"/>
          <w:szCs w:val="16"/>
        </w:rPr>
        <w:t xml:space="preserve"> </w:t>
      </w:r>
      <w:r>
        <w:rPr>
          <w:rFonts w:ascii="AdvTT81a55938" w:hAnsi="AdvTT81a55938" w:cs="AdvTT81a55938"/>
          <w:sz w:val="16"/>
          <w:szCs w:val="16"/>
        </w:rPr>
        <w:t>2004</w:t>
      </w:r>
      <w:proofErr w:type="gramStart"/>
      <w:r>
        <w:rPr>
          <w:rFonts w:ascii="AdvTT81a55938" w:hAnsi="AdvTT81a55938" w:cs="AdvTT81a55938"/>
          <w:sz w:val="16"/>
          <w:szCs w:val="16"/>
        </w:rPr>
        <w:t>;1</w:t>
      </w:r>
      <w:r w:rsidR="00405EB0">
        <w:rPr>
          <w:rFonts w:ascii="AdvTT81a55938" w:hAnsi="AdvTT81a55938" w:cs="AdvTT81a55938"/>
          <w:sz w:val="16"/>
          <w:szCs w:val="16"/>
        </w:rPr>
        <w:t>39</w:t>
      </w:r>
      <w:proofErr w:type="gramEnd"/>
      <w:r>
        <w:rPr>
          <w:rFonts w:ascii="AdvTT81a55938" w:hAnsi="AdvTT81a55938" w:cs="AdvTT81a55938"/>
          <w:sz w:val="16"/>
          <w:szCs w:val="16"/>
        </w:rPr>
        <w:t>(12):1</w:t>
      </w:r>
      <w:r w:rsidR="00405EB0">
        <w:rPr>
          <w:rFonts w:ascii="AdvTT81a55938" w:hAnsi="AdvTT81a55938" w:cs="AdvTT81a55938"/>
          <w:sz w:val="16"/>
          <w:szCs w:val="16"/>
        </w:rPr>
        <w:t>48</w:t>
      </w:r>
      <w:r>
        <w:rPr>
          <w:rFonts w:ascii="AdvTT81a55938" w:hAnsi="AdvTT81a55938" w:cs="AdvTT81a55938"/>
          <w:sz w:val="16"/>
          <w:szCs w:val="16"/>
        </w:rPr>
        <w:t>3</w:t>
      </w:r>
      <w:r>
        <w:rPr>
          <w:rFonts w:ascii="AdvTT81a55938+20" w:hAnsi="AdvTT81a55938+20" w:cs="AdvTT81a55938+20"/>
          <w:sz w:val="16"/>
          <w:szCs w:val="16"/>
        </w:rPr>
        <w:t>–</w:t>
      </w:r>
      <w:r>
        <w:rPr>
          <w:rFonts w:ascii="AdvTT81a55938" w:hAnsi="AdvTT81a55938" w:cs="AdvTT81a55938"/>
          <w:sz w:val="16"/>
          <w:szCs w:val="16"/>
        </w:rPr>
        <w:t>1</w:t>
      </w:r>
      <w:r w:rsidR="00405EB0">
        <w:rPr>
          <w:rFonts w:ascii="AdvTT81a55938" w:hAnsi="AdvTT81a55938" w:cs="AdvTT81a55938"/>
          <w:sz w:val="16"/>
          <w:szCs w:val="16"/>
        </w:rPr>
        <w:t>48</w:t>
      </w:r>
      <w:r>
        <w:rPr>
          <w:rFonts w:ascii="AdvTT81a55938" w:hAnsi="AdvTT81a55938" w:cs="AdvTT81a55938"/>
          <w:sz w:val="16"/>
          <w:szCs w:val="16"/>
        </w:rPr>
        <w:t>9.</w:t>
      </w:r>
    </w:p>
    <w:p w:rsidR="00F35C58" w:rsidRDefault="00F35C58" w:rsidP="00F35C58">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sz w:val="16"/>
          <w:szCs w:val="16"/>
        </w:rPr>
        <w:t xml:space="preserve">21. </w:t>
      </w:r>
      <w:r>
        <w:rPr>
          <w:rFonts w:ascii="AdvTT81a55938" w:hAnsi="AdvTT81a55938" w:cs="AdvTT81a55938"/>
          <w:sz w:val="16"/>
          <w:szCs w:val="16"/>
        </w:rPr>
        <w:t xml:space="preserve">Finlay AY. </w:t>
      </w:r>
      <w:proofErr w:type="gramStart"/>
      <w:r>
        <w:rPr>
          <w:rFonts w:ascii="AdvTT81a55938" w:hAnsi="AdvTT81a55938" w:cs="AdvTT81a55938"/>
          <w:sz w:val="16"/>
          <w:szCs w:val="16"/>
        </w:rPr>
        <w:t>Measures of the effect of adult severe atopic eczema on quality of</w:t>
      </w:r>
      <w:r w:rsidR="001F46B7">
        <w:rPr>
          <w:rFonts w:ascii="AdvTT81a55938" w:hAnsi="AdvTT81a55938" w:cs="AdvTT81a55938"/>
          <w:sz w:val="16"/>
          <w:szCs w:val="16"/>
        </w:rPr>
        <w:t xml:space="preserve"> </w:t>
      </w:r>
      <w:r>
        <w:rPr>
          <w:rFonts w:ascii="AdvTT81a55938" w:hAnsi="AdvTT81a55938" w:cs="AdvTT81a55938"/>
          <w:sz w:val="16"/>
          <w:szCs w:val="16"/>
        </w:rPr>
        <w:t>life.</w:t>
      </w:r>
      <w:proofErr w:type="gramEnd"/>
      <w:r>
        <w:rPr>
          <w:rFonts w:ascii="AdvTT81a55938" w:hAnsi="AdvTT81a55938" w:cs="AdvTT81a55938"/>
          <w:sz w:val="16"/>
          <w:szCs w:val="16"/>
        </w:rPr>
        <w:t xml:space="preserve"> </w:t>
      </w:r>
      <w:r>
        <w:rPr>
          <w:rFonts w:ascii="AdvTT081ee9ac.I" w:hAnsi="AdvTT081ee9ac.I" w:cs="AdvTT081ee9ac.I"/>
          <w:sz w:val="16"/>
          <w:szCs w:val="16"/>
        </w:rPr>
        <w:t xml:space="preserve">J </w:t>
      </w:r>
      <w:proofErr w:type="spellStart"/>
      <w:r>
        <w:rPr>
          <w:rFonts w:ascii="AdvTT081ee9ac.I" w:hAnsi="AdvTT081ee9ac.I" w:cs="AdvTT081ee9ac.I"/>
          <w:sz w:val="16"/>
          <w:szCs w:val="16"/>
        </w:rPr>
        <w:t>Eur</w:t>
      </w:r>
      <w:proofErr w:type="spellEnd"/>
      <w:r>
        <w:rPr>
          <w:rFonts w:ascii="AdvTT081ee9ac.I" w:hAnsi="AdvTT081ee9ac.I" w:cs="AdvTT081ee9ac.I"/>
          <w:sz w:val="16"/>
          <w:szCs w:val="16"/>
        </w:rPr>
        <w:t xml:space="preserve"> </w:t>
      </w:r>
      <w:proofErr w:type="spellStart"/>
      <w:r>
        <w:rPr>
          <w:rFonts w:ascii="AdvTT081ee9ac.I" w:hAnsi="AdvTT081ee9ac.I" w:cs="AdvTT081ee9ac.I"/>
          <w:sz w:val="16"/>
          <w:szCs w:val="16"/>
        </w:rPr>
        <w:t>Acad</w:t>
      </w:r>
      <w:proofErr w:type="spellEnd"/>
      <w:r>
        <w:rPr>
          <w:rFonts w:ascii="AdvTT081ee9ac.I" w:hAnsi="AdvTT081ee9ac.I" w:cs="AdvTT081ee9ac.I"/>
          <w:sz w:val="16"/>
          <w:szCs w:val="16"/>
        </w:rPr>
        <w:t xml:space="preserve"> </w:t>
      </w:r>
      <w:proofErr w:type="spellStart"/>
      <w:r>
        <w:rPr>
          <w:rFonts w:ascii="AdvTT081ee9ac.I" w:hAnsi="AdvTT081ee9ac.I" w:cs="AdvTT081ee9ac.I"/>
          <w:sz w:val="16"/>
          <w:szCs w:val="16"/>
        </w:rPr>
        <w:t>Dermatol</w:t>
      </w:r>
      <w:proofErr w:type="spellEnd"/>
      <w:r>
        <w:rPr>
          <w:rFonts w:ascii="AdvTT081ee9ac.I" w:hAnsi="AdvTT081ee9ac.I" w:cs="AdvTT081ee9ac.I"/>
          <w:sz w:val="16"/>
          <w:szCs w:val="16"/>
        </w:rPr>
        <w:t xml:space="preserve"> </w:t>
      </w:r>
      <w:proofErr w:type="spellStart"/>
      <w:r>
        <w:rPr>
          <w:rFonts w:ascii="AdvTT081ee9ac.I" w:hAnsi="AdvTT081ee9ac.I" w:cs="AdvTT081ee9ac.I"/>
          <w:sz w:val="16"/>
          <w:szCs w:val="16"/>
        </w:rPr>
        <w:t>Venereol</w:t>
      </w:r>
      <w:proofErr w:type="spellEnd"/>
      <w:r>
        <w:rPr>
          <w:rFonts w:ascii="AdvTT081ee9ac.I" w:hAnsi="AdvTT081ee9ac.I" w:cs="AdvTT081ee9ac.I"/>
          <w:sz w:val="16"/>
          <w:szCs w:val="16"/>
        </w:rPr>
        <w:t xml:space="preserve"> </w:t>
      </w:r>
      <w:r>
        <w:rPr>
          <w:rFonts w:ascii="AdvTT81a55938" w:hAnsi="AdvTT81a55938" w:cs="AdvTT81a55938"/>
          <w:sz w:val="16"/>
          <w:szCs w:val="16"/>
        </w:rPr>
        <w:t>1996</w:t>
      </w:r>
      <w:proofErr w:type="gramStart"/>
      <w:r>
        <w:rPr>
          <w:rFonts w:ascii="AdvTT81a55938" w:hAnsi="AdvTT81a55938" w:cs="AdvTT81a55938"/>
          <w:sz w:val="16"/>
          <w:szCs w:val="16"/>
        </w:rPr>
        <w:t>;7</w:t>
      </w:r>
      <w:proofErr w:type="gramEnd"/>
      <w:r>
        <w:rPr>
          <w:rFonts w:ascii="AdvTT81a55938" w:hAnsi="AdvTT81a55938" w:cs="AdvTT81a55938"/>
          <w:sz w:val="16"/>
          <w:szCs w:val="16"/>
        </w:rPr>
        <w:t>(2):1</w:t>
      </w:r>
      <w:r w:rsidR="00405EB0">
        <w:rPr>
          <w:rFonts w:ascii="AdvTT81a55938" w:hAnsi="AdvTT81a55938" w:cs="AdvTT81a55938"/>
          <w:sz w:val="16"/>
          <w:szCs w:val="16"/>
        </w:rPr>
        <w:t>48</w:t>
      </w:r>
      <w:r>
        <w:rPr>
          <w:rFonts w:ascii="AdvTT81a55938+20" w:hAnsi="AdvTT81a55938+20" w:cs="AdvTT81a55938+20"/>
          <w:sz w:val="16"/>
          <w:szCs w:val="16"/>
        </w:rPr>
        <w:t>–</w:t>
      </w:r>
      <w:r>
        <w:rPr>
          <w:rFonts w:ascii="AdvTT81a55938" w:hAnsi="AdvTT81a55938" w:cs="AdvTT81a55938"/>
          <w:sz w:val="16"/>
          <w:szCs w:val="16"/>
        </w:rPr>
        <w:t>154.</w:t>
      </w:r>
    </w:p>
    <w:p w:rsidR="00EB5E16" w:rsidRDefault="00EB5E16"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 xml:space="preserve">28. Bathe </w:t>
      </w:r>
      <w:proofErr w:type="gramStart"/>
      <w:r>
        <w:rPr>
          <w:rFonts w:ascii="AdvTT81a55938" w:hAnsi="AdvTT81a55938" w:cs="AdvTT81a55938"/>
          <w:color w:val="231F20"/>
          <w:sz w:val="16"/>
          <w:szCs w:val="16"/>
        </w:rPr>
        <w:t>A</w:t>
      </w:r>
      <w:proofErr w:type="gramEnd"/>
      <w:r>
        <w:rPr>
          <w:rFonts w:ascii="AdvTT81a55938" w:hAnsi="AdvTT81a55938" w:cs="AdvTT81a55938"/>
          <w:color w:val="231F20"/>
          <w:sz w:val="16"/>
          <w:szCs w:val="16"/>
        </w:rPr>
        <w:t xml:space="preserve">, </w:t>
      </w:r>
      <w:proofErr w:type="spellStart"/>
      <w:r>
        <w:rPr>
          <w:rFonts w:ascii="AdvTT81a55938" w:hAnsi="AdvTT81a55938" w:cs="AdvTT81a55938"/>
          <w:color w:val="231F20"/>
          <w:sz w:val="16"/>
          <w:szCs w:val="16"/>
        </w:rPr>
        <w:t>Weisshaar</w:t>
      </w:r>
      <w:proofErr w:type="spellEnd"/>
      <w:r>
        <w:rPr>
          <w:rFonts w:ascii="AdvTT81a55938" w:hAnsi="AdvTT81a55938" w:cs="AdvTT81a55938"/>
          <w:color w:val="231F20"/>
          <w:sz w:val="16"/>
          <w:szCs w:val="16"/>
        </w:rPr>
        <w:t xml:space="preserve"> E, </w:t>
      </w:r>
      <w:proofErr w:type="spellStart"/>
      <w:r>
        <w:rPr>
          <w:rFonts w:ascii="AdvTT81a55938" w:hAnsi="AdvTT81a55938" w:cs="AdvTT81a55938"/>
          <w:color w:val="231F20"/>
          <w:sz w:val="16"/>
          <w:szCs w:val="16"/>
        </w:rPr>
        <w:t>Matterne</w:t>
      </w:r>
      <w:proofErr w:type="spellEnd"/>
      <w:r>
        <w:rPr>
          <w:rFonts w:ascii="AdvTT81a55938" w:hAnsi="AdvTT81a55938" w:cs="AdvTT81a55938"/>
          <w:color w:val="231F20"/>
          <w:sz w:val="16"/>
          <w:szCs w:val="16"/>
        </w:rPr>
        <w:t xml:space="preserve"> U. Chronic pruritus</w:t>
      </w:r>
      <w:r>
        <w:rPr>
          <w:rFonts w:ascii="AdvTT81a55938+20" w:hAnsi="AdvTT81a55938+20" w:cs="AdvTT81a55938+20"/>
          <w:color w:val="231F20"/>
          <w:sz w:val="16"/>
          <w:szCs w:val="16"/>
        </w:rPr>
        <w:t>—</w:t>
      </w:r>
      <w:r>
        <w:rPr>
          <w:rFonts w:ascii="AdvTT81a55938" w:hAnsi="AdvTT81a55938" w:cs="AdvTT81a55938"/>
          <w:color w:val="231F20"/>
          <w:sz w:val="16"/>
          <w:szCs w:val="16"/>
        </w:rPr>
        <w:t>more than a symptom:</w:t>
      </w:r>
      <w:r w:rsidR="001F46B7">
        <w:rPr>
          <w:rFonts w:ascii="AdvTT81a55938" w:hAnsi="AdvTT81a55938" w:cs="AdvTT81a55938"/>
          <w:color w:val="231F20"/>
          <w:sz w:val="16"/>
          <w:szCs w:val="16"/>
        </w:rPr>
        <w:t xml:space="preserve"> </w:t>
      </w:r>
      <w:r>
        <w:rPr>
          <w:rFonts w:ascii="AdvTT81a55938" w:hAnsi="AdvTT81a55938" w:cs="AdvTT81a55938"/>
          <w:color w:val="231F20"/>
          <w:sz w:val="16"/>
          <w:szCs w:val="16"/>
        </w:rPr>
        <w:t>a qualitative investigation into patients' subjective illness perceptions.</w:t>
      </w:r>
      <w:r w:rsidR="001F46B7">
        <w:rPr>
          <w:rFonts w:ascii="AdvTT81a55938" w:hAnsi="AdvTT81a55938" w:cs="AdvTT81a55938"/>
          <w:color w:val="231F20"/>
          <w:sz w:val="16"/>
          <w:szCs w:val="16"/>
        </w:rPr>
        <w:t xml:space="preserve"> </w:t>
      </w:r>
      <w:r>
        <w:rPr>
          <w:rFonts w:ascii="AdvTT081ee9ac.I" w:hAnsi="AdvTT081ee9ac.I" w:cs="AdvTT081ee9ac.I"/>
          <w:color w:val="231F20"/>
          <w:sz w:val="16"/>
          <w:szCs w:val="16"/>
        </w:rPr>
        <w:t xml:space="preserve">J </w:t>
      </w:r>
      <w:proofErr w:type="spellStart"/>
      <w:r>
        <w:rPr>
          <w:rFonts w:ascii="AdvTT081ee9ac.I" w:hAnsi="AdvTT081ee9ac.I" w:cs="AdvTT081ee9ac.I"/>
          <w:color w:val="231F20"/>
          <w:sz w:val="16"/>
          <w:szCs w:val="16"/>
        </w:rPr>
        <w:t>Adv</w:t>
      </w:r>
      <w:proofErr w:type="spellEnd"/>
      <w:r>
        <w:rPr>
          <w:rFonts w:ascii="AdvTT081ee9ac.I" w:hAnsi="AdvTT081ee9ac.I" w:cs="AdvTT081ee9ac.I"/>
          <w:color w:val="231F20"/>
          <w:sz w:val="16"/>
          <w:szCs w:val="16"/>
        </w:rPr>
        <w:t xml:space="preserve"> </w:t>
      </w:r>
      <w:proofErr w:type="spellStart"/>
      <w:r>
        <w:rPr>
          <w:rFonts w:ascii="AdvTT081ee9ac.I" w:hAnsi="AdvTT081ee9ac.I" w:cs="AdvTT081ee9ac.I"/>
          <w:color w:val="231F20"/>
          <w:sz w:val="16"/>
          <w:szCs w:val="16"/>
        </w:rPr>
        <w:t>Nurs</w:t>
      </w:r>
      <w:proofErr w:type="spellEnd"/>
      <w:r>
        <w:rPr>
          <w:rFonts w:ascii="AdvTT081ee9ac.I" w:hAnsi="AdvTT081ee9ac.I" w:cs="AdvTT081ee9ac.I"/>
          <w:color w:val="231F20"/>
          <w:sz w:val="16"/>
          <w:szCs w:val="16"/>
        </w:rPr>
        <w:t xml:space="preserve"> </w:t>
      </w:r>
      <w:r>
        <w:rPr>
          <w:rFonts w:ascii="AdvTT81a55938" w:hAnsi="AdvTT81a55938" w:cs="AdvTT81a55938"/>
          <w:color w:val="231F20"/>
          <w:sz w:val="16"/>
          <w:szCs w:val="16"/>
        </w:rPr>
        <w:t>20</w:t>
      </w:r>
      <w:r>
        <w:rPr>
          <w:rFonts w:ascii="AdvTT81a55938" w:hAnsi="AdvTT81a55938" w:cs="AdvTT81a55938"/>
          <w:color w:val="231F20"/>
          <w:sz w:val="16"/>
          <w:szCs w:val="16"/>
        </w:rPr>
        <w:t>1</w:t>
      </w:r>
      <w:proofErr w:type="gramStart"/>
      <w:r>
        <w:rPr>
          <w:rFonts w:ascii="AdvTT81a55938" w:hAnsi="AdvTT81a55938" w:cs="AdvTT81a55938"/>
          <w:color w:val="231F20"/>
          <w:sz w:val="16"/>
          <w:szCs w:val="16"/>
        </w:rPr>
        <w:t>;69</w:t>
      </w:r>
      <w:proofErr w:type="gramEnd"/>
      <w:r>
        <w:rPr>
          <w:rFonts w:ascii="AdvTT81a55938" w:hAnsi="AdvTT81a55938" w:cs="AdvTT81a55938"/>
          <w:color w:val="231F20"/>
          <w:sz w:val="16"/>
          <w:szCs w:val="16"/>
        </w:rPr>
        <w:t>(2):</w:t>
      </w:r>
      <w:r w:rsidR="00405EB0">
        <w:rPr>
          <w:rFonts w:ascii="AdvTT81a55938" w:hAnsi="AdvTT81a55938" w:cs="AdvTT81a55938"/>
          <w:color w:val="231F20"/>
          <w:sz w:val="16"/>
          <w:szCs w:val="16"/>
        </w:rPr>
        <w:t>30</w:t>
      </w:r>
      <w:r>
        <w:rPr>
          <w:rFonts w:ascii="AdvTT81a55938" w:hAnsi="AdvTT81a55938" w:cs="AdvTT81a55938"/>
          <w:color w:val="231F20"/>
          <w:sz w:val="16"/>
          <w:szCs w:val="16"/>
        </w:rPr>
        <w:t>6</w:t>
      </w:r>
      <w:r>
        <w:rPr>
          <w:rFonts w:ascii="AdvTT81a55938+20" w:hAnsi="AdvTT81a55938+20" w:cs="AdvTT81a55938+20"/>
          <w:color w:val="231F20"/>
          <w:sz w:val="16"/>
          <w:szCs w:val="16"/>
        </w:rPr>
        <w:t>–</w:t>
      </w:r>
      <w:r w:rsidR="00405EB0">
        <w:rPr>
          <w:rFonts w:ascii="AdvTT81a55938" w:hAnsi="AdvTT81a55938" w:cs="AdvTT81a55938"/>
          <w:color w:val="231F20"/>
          <w:sz w:val="16"/>
          <w:szCs w:val="16"/>
        </w:rPr>
        <w:t>31</w:t>
      </w:r>
      <w:r>
        <w:rPr>
          <w:rFonts w:ascii="AdvTT81a55938" w:hAnsi="AdvTT81a55938" w:cs="AdvTT81a55938"/>
          <w:color w:val="231F20"/>
          <w:sz w:val="16"/>
          <w:szCs w:val="16"/>
        </w:rPr>
        <w:t>6.</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28</w:t>
      </w:r>
      <w:r w:rsidR="00EB5E16">
        <w:rPr>
          <w:rFonts w:ascii="AdvTT81a55938" w:hAnsi="AdvTT81a55938" w:cs="AdvTT81a55938"/>
          <w:color w:val="231F20"/>
          <w:sz w:val="16"/>
          <w:szCs w:val="16"/>
        </w:rPr>
        <w:t xml:space="preserve">. Jowett S, </w:t>
      </w:r>
      <w:proofErr w:type="spellStart"/>
      <w:r w:rsidR="00EB5E16">
        <w:rPr>
          <w:rFonts w:ascii="AdvTT81a55938" w:hAnsi="AdvTT81a55938" w:cs="AdvTT81a55938"/>
          <w:color w:val="231F20"/>
          <w:sz w:val="16"/>
          <w:szCs w:val="16"/>
        </w:rPr>
        <w:t>RyanT</w:t>
      </w:r>
      <w:proofErr w:type="spellEnd"/>
      <w:r w:rsidR="00EB5E16">
        <w:rPr>
          <w:rFonts w:ascii="AdvTT81a55938" w:hAnsi="AdvTT81a55938" w:cs="AdvTT81a55938"/>
          <w:color w:val="231F20"/>
          <w:sz w:val="16"/>
          <w:szCs w:val="16"/>
        </w:rPr>
        <w:t>. Skin disease and handicap: an analysis of the impact of skin</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conditions. </w:t>
      </w:r>
      <w:proofErr w:type="spellStart"/>
      <w:r w:rsidR="00EB5E16">
        <w:rPr>
          <w:rFonts w:ascii="AdvTT081ee9ac.I" w:hAnsi="AdvTT081ee9ac.I" w:cs="AdvTT081ee9ac.I"/>
          <w:color w:val="231F20"/>
          <w:sz w:val="16"/>
          <w:szCs w:val="16"/>
        </w:rPr>
        <w:t>Soc</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Sci</w:t>
      </w:r>
      <w:proofErr w:type="spellEnd"/>
      <w:r w:rsidR="00EB5E16">
        <w:rPr>
          <w:rFonts w:ascii="AdvTT081ee9ac.I" w:hAnsi="AdvTT081ee9ac.I" w:cs="AdvTT081ee9ac.I"/>
          <w:color w:val="231F20"/>
          <w:sz w:val="16"/>
          <w:szCs w:val="16"/>
        </w:rPr>
        <w:t xml:space="preserve"> Med </w:t>
      </w:r>
      <w:r w:rsidR="00EB5E16">
        <w:rPr>
          <w:rFonts w:ascii="AdvTT81a55938" w:hAnsi="AdvTT81a55938" w:cs="AdvTT81a55938"/>
          <w:color w:val="231F20"/>
          <w:sz w:val="16"/>
          <w:szCs w:val="16"/>
        </w:rPr>
        <w:t>1985</w:t>
      </w:r>
      <w:proofErr w:type="gramStart"/>
      <w:r w:rsidR="00EB5E16">
        <w:rPr>
          <w:rFonts w:ascii="AdvTT81a55938" w:hAnsi="AdvTT81a55938" w:cs="AdvTT81a55938"/>
          <w:color w:val="231F20"/>
          <w:sz w:val="16"/>
          <w:szCs w:val="16"/>
        </w:rPr>
        <w:t>;20</w:t>
      </w:r>
      <w:proofErr w:type="gramEnd"/>
      <w:r w:rsidR="00EB5E16">
        <w:rPr>
          <w:rFonts w:ascii="AdvTT81a55938" w:hAnsi="AdvTT81a55938" w:cs="AdvTT81a55938"/>
          <w:color w:val="231F20"/>
          <w:sz w:val="16"/>
          <w:szCs w:val="16"/>
        </w:rPr>
        <w:t>(4):</w:t>
      </w:r>
      <w:r>
        <w:rPr>
          <w:rFonts w:ascii="AdvTT81a55938" w:hAnsi="AdvTT81a55938" w:cs="AdvTT81a55938"/>
          <w:color w:val="231F20"/>
          <w:sz w:val="16"/>
          <w:szCs w:val="16"/>
        </w:rPr>
        <w:t>41</w:t>
      </w:r>
      <w:r w:rsidR="00EB5E16">
        <w:rPr>
          <w:rFonts w:ascii="AdvTT81a55938" w:hAnsi="AdvTT81a55938" w:cs="AdvTT81a55938"/>
          <w:color w:val="231F20"/>
          <w:sz w:val="16"/>
          <w:szCs w:val="16"/>
        </w:rPr>
        <w:t>5</w:t>
      </w:r>
      <w:r w:rsidR="00EB5E16">
        <w:rPr>
          <w:rFonts w:ascii="AdvTT81a55938+20" w:hAnsi="AdvTT81a55938+20" w:cs="AdvTT81a55938+20"/>
          <w:color w:val="231F20"/>
          <w:sz w:val="16"/>
          <w:szCs w:val="16"/>
        </w:rPr>
        <w:t>–</w:t>
      </w:r>
      <w:r>
        <w:rPr>
          <w:rFonts w:ascii="AdvTT81a55938" w:hAnsi="AdvTT81a55938" w:cs="AdvTT81a55938"/>
          <w:color w:val="231F20"/>
          <w:sz w:val="16"/>
          <w:szCs w:val="16"/>
        </w:rPr>
        <w:t>418</w:t>
      </w:r>
      <w:r w:rsidR="00EB5E16">
        <w:rPr>
          <w:rFonts w:ascii="AdvTT81a55938" w:hAnsi="AdvTT81a55938" w:cs="AdvTT81a55938"/>
          <w:color w:val="231F20"/>
          <w:sz w:val="16"/>
          <w:szCs w:val="16"/>
        </w:rPr>
        <w:t>.</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29</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Nørreslet</w:t>
      </w:r>
      <w:proofErr w:type="spellEnd"/>
      <w:r w:rsidR="00EB5E16">
        <w:rPr>
          <w:rFonts w:ascii="AdvTT81a55938" w:hAnsi="AdvTT81a55938" w:cs="AdvTT81a55938"/>
          <w:color w:val="231F20"/>
          <w:sz w:val="16"/>
          <w:szCs w:val="16"/>
        </w:rPr>
        <w:t xml:space="preserve"> M, Bissell P, </w:t>
      </w:r>
      <w:proofErr w:type="spellStart"/>
      <w:r w:rsidR="00EB5E16">
        <w:rPr>
          <w:rFonts w:ascii="AdvTT81a55938" w:hAnsi="AdvTT81a55938" w:cs="AdvTT81a55938"/>
          <w:color w:val="231F20"/>
          <w:sz w:val="16"/>
          <w:szCs w:val="16"/>
        </w:rPr>
        <w:t>Traulsen</w:t>
      </w:r>
      <w:proofErr w:type="spellEnd"/>
      <w:r w:rsidR="00EB5E16">
        <w:rPr>
          <w:rFonts w:ascii="AdvTT81a55938" w:hAnsi="AdvTT81a55938" w:cs="AdvTT81a55938"/>
          <w:color w:val="231F20"/>
          <w:sz w:val="16"/>
          <w:szCs w:val="16"/>
        </w:rPr>
        <w:t xml:space="preserve"> JM. From consumerism to active dependence:</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patterns of medicines use and treatment decisions among patients</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with atopic dermatitis. </w:t>
      </w:r>
      <w:r w:rsidR="00EB5E16">
        <w:rPr>
          <w:rFonts w:ascii="AdvTT081ee9ac.I" w:hAnsi="AdvTT081ee9ac.I" w:cs="AdvTT081ee9ac.I"/>
          <w:color w:val="231F20"/>
          <w:sz w:val="16"/>
          <w:szCs w:val="16"/>
        </w:rPr>
        <w:t xml:space="preserve">Health </w:t>
      </w:r>
      <w:r w:rsidR="00EB5E16">
        <w:rPr>
          <w:rFonts w:ascii="AdvTT81a55938" w:hAnsi="AdvTT81a55938" w:cs="AdvTT81a55938"/>
          <w:color w:val="231F20"/>
          <w:sz w:val="16"/>
          <w:szCs w:val="16"/>
        </w:rPr>
        <w:t>2010</w:t>
      </w:r>
      <w:proofErr w:type="gramStart"/>
      <w:r w:rsidR="00EB5E16">
        <w:rPr>
          <w:rFonts w:ascii="AdvTT81a55938" w:hAnsi="AdvTT81a55938" w:cs="AdvTT81a55938"/>
          <w:color w:val="231F20"/>
          <w:sz w:val="16"/>
          <w:szCs w:val="16"/>
        </w:rPr>
        <w:t>;14</w:t>
      </w:r>
      <w:proofErr w:type="gramEnd"/>
      <w:r w:rsidR="00EB5E16">
        <w:rPr>
          <w:rFonts w:ascii="AdvTT81a55938" w:hAnsi="AdvTT81a55938" w:cs="AdvTT81a55938"/>
          <w:color w:val="231F20"/>
          <w:sz w:val="16"/>
          <w:szCs w:val="16"/>
        </w:rPr>
        <w:t>(1):91</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06.</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0</w:t>
      </w:r>
      <w:r w:rsidR="00EB5E16">
        <w:rPr>
          <w:rFonts w:ascii="AdvTT81a55938" w:hAnsi="AdvTT81a55938" w:cs="AdvTT81a55938"/>
          <w:color w:val="231F20"/>
          <w:sz w:val="16"/>
          <w:szCs w:val="16"/>
        </w:rPr>
        <w:t xml:space="preserve">. Boehm D, </w:t>
      </w:r>
      <w:proofErr w:type="spellStart"/>
      <w:r w:rsidR="00EB5E16">
        <w:rPr>
          <w:rFonts w:ascii="AdvTT81a55938" w:hAnsi="AdvTT81a55938" w:cs="AdvTT81a55938"/>
          <w:color w:val="231F20"/>
          <w:sz w:val="16"/>
          <w:szCs w:val="16"/>
        </w:rPr>
        <w:t>Schmid-Ott</w:t>
      </w:r>
      <w:proofErr w:type="spellEnd"/>
      <w:r w:rsidR="00EB5E16">
        <w:rPr>
          <w:rFonts w:ascii="AdvTT81a55938" w:hAnsi="AdvTT81a55938" w:cs="AdvTT81a55938"/>
          <w:color w:val="231F20"/>
          <w:sz w:val="16"/>
          <w:szCs w:val="16"/>
        </w:rPr>
        <w:t xml:space="preserve"> G, </w:t>
      </w:r>
      <w:proofErr w:type="spellStart"/>
      <w:r w:rsidR="00EB5E16">
        <w:rPr>
          <w:rFonts w:ascii="AdvTT81a55938" w:hAnsi="AdvTT81a55938" w:cs="AdvTT81a55938"/>
          <w:color w:val="231F20"/>
          <w:sz w:val="16"/>
          <w:szCs w:val="16"/>
        </w:rPr>
        <w:t>Finkeldey</w:t>
      </w:r>
      <w:proofErr w:type="spellEnd"/>
      <w:r w:rsidR="00EB5E16">
        <w:rPr>
          <w:rFonts w:ascii="AdvTT81a55938" w:hAnsi="AdvTT81a55938" w:cs="AdvTT81a55938"/>
          <w:color w:val="231F20"/>
          <w:sz w:val="16"/>
          <w:szCs w:val="16"/>
        </w:rPr>
        <w:t xml:space="preserve"> F, et al. Anxiety, depression and impaired</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health-related quality of life in patients with occupational hand</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eczema. </w:t>
      </w:r>
      <w:r w:rsidR="00EB5E16">
        <w:rPr>
          <w:rFonts w:ascii="AdvTT081ee9ac.I" w:hAnsi="AdvTT081ee9ac.I" w:cs="AdvTT081ee9ac.I"/>
          <w:color w:val="231F20"/>
          <w:sz w:val="16"/>
          <w:szCs w:val="16"/>
        </w:rPr>
        <w:t xml:space="preserve">Contact Dermatitis </w:t>
      </w:r>
      <w:r w:rsidR="00EB5E16">
        <w:rPr>
          <w:rFonts w:ascii="AdvTT81a55938" w:hAnsi="AdvTT81a55938" w:cs="AdvTT81a55938"/>
          <w:color w:val="231F20"/>
          <w:sz w:val="16"/>
          <w:szCs w:val="16"/>
        </w:rPr>
        <w:t>2012</w:t>
      </w:r>
      <w:proofErr w:type="gramStart"/>
      <w:r w:rsidR="00EB5E16">
        <w:rPr>
          <w:rFonts w:ascii="AdvTT81a55938" w:hAnsi="AdvTT81a55938" w:cs="AdvTT81a55938"/>
          <w:color w:val="231F20"/>
          <w:sz w:val="16"/>
          <w:szCs w:val="16"/>
        </w:rPr>
        <w:t>;67</w:t>
      </w:r>
      <w:proofErr w:type="gramEnd"/>
      <w:r w:rsidR="00EB5E16">
        <w:rPr>
          <w:rFonts w:ascii="AdvTT81a55938" w:hAnsi="AdvTT81a55938" w:cs="AdvTT81a55938"/>
          <w:color w:val="231F20"/>
          <w:sz w:val="16"/>
          <w:szCs w:val="16"/>
        </w:rPr>
        <w:t>(4):184</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92.</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proofErr w:type="gramStart"/>
      <w:r>
        <w:rPr>
          <w:rFonts w:ascii="AdvTT81a55938" w:hAnsi="AdvTT81a55938" w:cs="AdvTT81a55938"/>
          <w:color w:val="231F20"/>
          <w:sz w:val="16"/>
          <w:szCs w:val="16"/>
        </w:rPr>
        <w:t>31</w:t>
      </w:r>
      <w:r w:rsidR="00EB5E16">
        <w:rPr>
          <w:rFonts w:ascii="AdvTT81a55938" w:hAnsi="AdvTT81a55938" w:cs="AdvTT81a55938"/>
          <w:color w:val="231F20"/>
          <w:sz w:val="16"/>
          <w:szCs w:val="16"/>
        </w:rPr>
        <w:t xml:space="preserve">. Ginsburg IH, </w:t>
      </w:r>
      <w:proofErr w:type="spellStart"/>
      <w:r w:rsidR="00EB5E16">
        <w:rPr>
          <w:rFonts w:ascii="AdvTT81a55938" w:hAnsi="AdvTT81a55938" w:cs="AdvTT81a55938"/>
          <w:color w:val="231F20"/>
          <w:sz w:val="16"/>
          <w:szCs w:val="16"/>
        </w:rPr>
        <w:t>Prystowsky</w:t>
      </w:r>
      <w:proofErr w:type="spellEnd"/>
      <w:r w:rsidR="00EB5E16">
        <w:rPr>
          <w:rFonts w:ascii="AdvTT81a55938" w:hAnsi="AdvTT81a55938" w:cs="AdvTT81a55938"/>
          <w:color w:val="231F20"/>
          <w:sz w:val="16"/>
          <w:szCs w:val="16"/>
        </w:rPr>
        <w:t xml:space="preserve"> JH, </w:t>
      </w:r>
      <w:proofErr w:type="spellStart"/>
      <w:r w:rsidR="00EB5E16">
        <w:rPr>
          <w:rFonts w:ascii="AdvTT81a55938" w:hAnsi="AdvTT81a55938" w:cs="AdvTT81a55938"/>
          <w:color w:val="231F20"/>
          <w:sz w:val="16"/>
          <w:szCs w:val="16"/>
        </w:rPr>
        <w:t>Kornfeld</w:t>
      </w:r>
      <w:proofErr w:type="spellEnd"/>
      <w:r w:rsidR="00EB5E16">
        <w:rPr>
          <w:rFonts w:ascii="AdvTT81a55938" w:hAnsi="AdvTT81a55938" w:cs="AdvTT81a55938"/>
          <w:color w:val="231F20"/>
          <w:sz w:val="16"/>
          <w:szCs w:val="16"/>
        </w:rPr>
        <w:t xml:space="preserve"> DS, et al. Role of emotional factors in</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adults with atopic dermatitis.</w:t>
      </w:r>
      <w:proofErr w:type="gramEnd"/>
      <w:r w:rsidR="00EB5E16">
        <w:rPr>
          <w:rFonts w:ascii="AdvTT81a55938" w:hAnsi="AdvTT81a55938" w:cs="AdvTT81a55938"/>
          <w:color w:val="231F20"/>
          <w:sz w:val="16"/>
          <w:szCs w:val="16"/>
        </w:rPr>
        <w:t xml:space="preserve"> </w:t>
      </w:r>
      <w:proofErr w:type="spellStart"/>
      <w:r w:rsidR="00EB5E16">
        <w:rPr>
          <w:rFonts w:ascii="AdvTT081ee9ac.I" w:hAnsi="AdvTT081ee9ac.I" w:cs="AdvTT081ee9ac.I"/>
          <w:color w:val="231F20"/>
          <w:sz w:val="16"/>
          <w:szCs w:val="16"/>
        </w:rPr>
        <w:t>Int</w:t>
      </w:r>
      <w:proofErr w:type="spellEnd"/>
      <w:r w:rsidR="00EB5E16">
        <w:rPr>
          <w:rFonts w:ascii="AdvTT081ee9ac.I" w:hAnsi="AdvTT081ee9ac.I" w:cs="AdvTT081ee9ac.I"/>
          <w:color w:val="231F20"/>
          <w:sz w:val="16"/>
          <w:szCs w:val="16"/>
        </w:rPr>
        <w:t xml:space="preserve">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1993</w:t>
      </w:r>
      <w:proofErr w:type="gramStart"/>
      <w:r w:rsidR="00EB5E16">
        <w:rPr>
          <w:rFonts w:ascii="AdvTT81a55938" w:hAnsi="AdvTT81a55938" w:cs="AdvTT81a55938"/>
          <w:color w:val="231F20"/>
          <w:sz w:val="16"/>
          <w:szCs w:val="16"/>
        </w:rPr>
        <w:t>;</w:t>
      </w:r>
      <w:r>
        <w:rPr>
          <w:rFonts w:ascii="AdvTT81a55938" w:hAnsi="AdvTT81a55938" w:cs="AdvTT81a55938"/>
          <w:color w:val="231F20"/>
          <w:sz w:val="16"/>
          <w:szCs w:val="16"/>
        </w:rPr>
        <w:t>31</w:t>
      </w:r>
      <w:proofErr w:type="gramEnd"/>
      <w:r w:rsidR="00EB5E16">
        <w:rPr>
          <w:rFonts w:ascii="AdvTT81a55938" w:hAnsi="AdvTT81a55938" w:cs="AdvTT81a55938"/>
          <w:color w:val="231F20"/>
          <w:sz w:val="16"/>
          <w:szCs w:val="16"/>
        </w:rPr>
        <w:t>(9):656</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660.</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2</w:t>
      </w:r>
      <w:r w:rsidR="00EB5E16">
        <w:rPr>
          <w:rFonts w:ascii="AdvTT81a55938" w:hAnsi="AdvTT81a55938" w:cs="AdvTT81a55938"/>
          <w:color w:val="231F20"/>
          <w:sz w:val="16"/>
          <w:szCs w:val="16"/>
        </w:rPr>
        <w:t xml:space="preserve">. Herd R, </w:t>
      </w:r>
      <w:proofErr w:type="spellStart"/>
      <w:r w:rsidR="00EB5E16">
        <w:rPr>
          <w:rFonts w:ascii="AdvTT81a55938" w:hAnsi="AdvTT81a55938" w:cs="AdvTT81a55938"/>
          <w:color w:val="231F20"/>
          <w:sz w:val="16"/>
          <w:szCs w:val="16"/>
        </w:rPr>
        <w:t>Tidman</w:t>
      </w:r>
      <w:proofErr w:type="spellEnd"/>
      <w:r w:rsidR="00EB5E16">
        <w:rPr>
          <w:rFonts w:ascii="AdvTT81a55938" w:hAnsi="AdvTT81a55938" w:cs="AdvTT81a55938"/>
          <w:color w:val="231F20"/>
          <w:sz w:val="16"/>
          <w:szCs w:val="16"/>
        </w:rPr>
        <w:t xml:space="preserve"> M, </w:t>
      </w:r>
      <w:proofErr w:type="spellStart"/>
      <w:r w:rsidR="00EB5E16">
        <w:rPr>
          <w:rFonts w:ascii="AdvTT81a55938" w:hAnsi="AdvTT81a55938" w:cs="AdvTT81a55938"/>
          <w:color w:val="231F20"/>
          <w:sz w:val="16"/>
          <w:szCs w:val="16"/>
        </w:rPr>
        <w:t>Ruta</w:t>
      </w:r>
      <w:proofErr w:type="spellEnd"/>
      <w:r w:rsidR="00EB5E16">
        <w:rPr>
          <w:rFonts w:ascii="AdvTT81a55938" w:hAnsi="AdvTT81a55938" w:cs="AdvTT81a55938"/>
          <w:color w:val="231F20"/>
          <w:sz w:val="16"/>
          <w:szCs w:val="16"/>
        </w:rPr>
        <w:t xml:space="preserve"> D, et al. Measurement of quality of life in atopic</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dermatitis: correlation and validation of two </w:t>
      </w:r>
      <w:proofErr w:type="spellStart"/>
      <w:r w:rsidR="00EB5E16">
        <w:rPr>
          <w:rFonts w:ascii="AdvTT81a55938" w:hAnsi="AdvTT81a55938" w:cs="AdvTT81a55938"/>
          <w:color w:val="231F20"/>
          <w:sz w:val="16"/>
          <w:szCs w:val="16"/>
        </w:rPr>
        <w:t>differentmethods</w:t>
      </w:r>
      <w:proofErr w:type="spellEnd"/>
      <w:r w:rsidR="00EB5E16">
        <w:rPr>
          <w:rFonts w:ascii="AdvTT81a55938" w:hAnsi="AdvTT81a55938" w:cs="AdvTT81a55938"/>
          <w:color w:val="231F20"/>
          <w:sz w:val="16"/>
          <w:szCs w:val="16"/>
        </w:rPr>
        <w:t xml:space="preserve">.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1F46B7">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1997</w:t>
      </w:r>
      <w:proofErr w:type="gramStart"/>
      <w:r w:rsidR="00EB5E16">
        <w:rPr>
          <w:rFonts w:ascii="AdvTT81a55938" w:hAnsi="AdvTT81a55938" w:cs="AdvTT81a55938"/>
          <w:color w:val="231F20"/>
          <w:sz w:val="16"/>
          <w:szCs w:val="16"/>
        </w:rPr>
        <w:t>;</w:t>
      </w:r>
      <w:r w:rsidR="00EB5E16">
        <w:rPr>
          <w:rFonts w:ascii="AdvTT81a55938" w:hAnsi="AdvTT81a55938" w:cs="AdvTT81a55938"/>
          <w:color w:val="231F20"/>
          <w:sz w:val="16"/>
          <w:szCs w:val="16"/>
        </w:rPr>
        <w:t>1</w:t>
      </w:r>
      <w:r w:rsidR="00EB5E16">
        <w:rPr>
          <w:rFonts w:ascii="AdvTT81a55938" w:hAnsi="AdvTT81a55938" w:cs="AdvTT81a55938"/>
          <w:color w:val="231F20"/>
          <w:sz w:val="16"/>
          <w:szCs w:val="16"/>
        </w:rPr>
        <w:t>6</w:t>
      </w:r>
      <w:proofErr w:type="gramEnd"/>
      <w:r w:rsidR="00EB5E16">
        <w:rPr>
          <w:rFonts w:ascii="AdvTT81a55938" w:hAnsi="AdvTT81a55938" w:cs="AdvTT81a55938"/>
          <w:color w:val="231F20"/>
          <w:sz w:val="16"/>
          <w:szCs w:val="16"/>
        </w:rPr>
        <w:t>(4):</w:t>
      </w:r>
      <w:r w:rsidR="008C39AC">
        <w:rPr>
          <w:rFonts w:ascii="AdvTT81a55938" w:hAnsi="AdvTT81a55938" w:cs="AdvTT81a55938"/>
          <w:color w:val="231F20"/>
          <w:sz w:val="16"/>
          <w:szCs w:val="16"/>
        </w:rPr>
        <w:t>26</w:t>
      </w:r>
      <w:r w:rsidR="00EB5E16">
        <w:rPr>
          <w:rFonts w:ascii="AdvTT81a55938" w:hAnsi="AdvTT81a55938" w:cs="AdvTT81a55938"/>
          <w:color w:val="231F20"/>
          <w:sz w:val="16"/>
          <w:szCs w:val="16"/>
        </w:rPr>
        <w:t>2</w:t>
      </w:r>
      <w:r w:rsidR="00EB5E16">
        <w:rPr>
          <w:rFonts w:ascii="AdvTT81a55938+20" w:hAnsi="AdvTT81a55938+20" w:cs="AdvTT81a55938+20"/>
          <w:color w:val="231F20"/>
          <w:sz w:val="16"/>
          <w:szCs w:val="16"/>
        </w:rPr>
        <w:t>–</w:t>
      </w:r>
      <w:r w:rsidR="008C39AC">
        <w:rPr>
          <w:rFonts w:ascii="AdvTT81a55938" w:hAnsi="AdvTT81a55938" w:cs="AdvTT81a55938"/>
          <w:color w:val="231F20"/>
          <w:sz w:val="16"/>
          <w:szCs w:val="16"/>
        </w:rPr>
        <w:t>26</w:t>
      </w:r>
      <w:r w:rsidR="00EB5E16">
        <w:rPr>
          <w:rFonts w:ascii="AdvTT81a55938" w:hAnsi="AdvTT81a55938" w:cs="AdvTT81a55938"/>
          <w:color w:val="231F20"/>
          <w:sz w:val="16"/>
          <w:szCs w:val="16"/>
        </w:rPr>
        <w:t>7.</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3</w:t>
      </w:r>
      <w:r w:rsidR="00EB5E16">
        <w:rPr>
          <w:rFonts w:ascii="AdvTT81a55938" w:hAnsi="AdvTT81a55938" w:cs="AdvTT81a55938"/>
          <w:color w:val="231F20"/>
          <w:sz w:val="16"/>
          <w:szCs w:val="16"/>
        </w:rPr>
        <w:t xml:space="preserve">. Misery L, Finlay </w:t>
      </w:r>
      <w:proofErr w:type="spellStart"/>
      <w:r w:rsidR="00EB5E16">
        <w:rPr>
          <w:rFonts w:ascii="AdvTT81a55938" w:hAnsi="AdvTT81a55938" w:cs="AdvTT81a55938"/>
          <w:color w:val="231F20"/>
          <w:sz w:val="16"/>
          <w:szCs w:val="16"/>
        </w:rPr>
        <w:t>AY</w:t>
      </w:r>
      <w:proofErr w:type="gramStart"/>
      <w:r w:rsidR="00EB5E16">
        <w:rPr>
          <w:rFonts w:ascii="AdvTT81a55938" w:hAnsi="AdvTT81a55938" w:cs="AdvTT81a55938"/>
          <w:color w:val="231F20"/>
          <w:sz w:val="16"/>
          <w:szCs w:val="16"/>
        </w:rPr>
        <w:t>,Martin</w:t>
      </w:r>
      <w:proofErr w:type="spellEnd"/>
      <w:proofErr w:type="gramEnd"/>
      <w:r w:rsidR="00EB5E16">
        <w:rPr>
          <w:rFonts w:ascii="AdvTT81a55938" w:hAnsi="AdvTT81a55938" w:cs="AdvTT81a55938"/>
          <w:color w:val="231F20"/>
          <w:sz w:val="16"/>
          <w:szCs w:val="16"/>
        </w:rPr>
        <w:t xml:space="preserve"> N, et al. Atopic dermatitis: impact on the quality</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of life of patients and their partners. </w:t>
      </w:r>
      <w:r w:rsidR="00EB5E16">
        <w:rPr>
          <w:rFonts w:ascii="AdvTT081ee9ac.I" w:hAnsi="AdvTT081ee9ac.I" w:cs="AdvTT081ee9ac.I"/>
          <w:color w:val="231F20"/>
          <w:sz w:val="16"/>
          <w:szCs w:val="16"/>
        </w:rPr>
        <w:t xml:space="preserve">Dermatology </w:t>
      </w:r>
      <w:r w:rsidR="00EB5E16">
        <w:rPr>
          <w:rFonts w:ascii="AdvTT81a55938" w:hAnsi="AdvTT81a55938" w:cs="AdvTT81a55938"/>
          <w:color w:val="231F20"/>
          <w:sz w:val="16"/>
          <w:szCs w:val="16"/>
        </w:rPr>
        <w:t>2007</w:t>
      </w:r>
      <w:proofErr w:type="gramStart"/>
      <w:r w:rsidR="00EB5E16">
        <w:rPr>
          <w:rFonts w:ascii="AdvTT81a55938" w:hAnsi="AdvTT81a55938" w:cs="AdvTT81a55938"/>
          <w:color w:val="231F20"/>
          <w:sz w:val="16"/>
          <w:szCs w:val="16"/>
        </w:rPr>
        <w:t>;215</w:t>
      </w:r>
      <w:proofErr w:type="gramEnd"/>
      <w:r w:rsidR="00EB5E16">
        <w:rPr>
          <w:rFonts w:ascii="AdvTT81a55938" w:hAnsi="AdvTT81a55938" w:cs="AdvTT81a55938"/>
          <w:color w:val="231F20"/>
          <w:sz w:val="16"/>
          <w:szCs w:val="16"/>
        </w:rPr>
        <w:t>(2):123</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w:t>
      </w:r>
      <w:r>
        <w:rPr>
          <w:rFonts w:ascii="AdvTT81a55938" w:hAnsi="AdvTT81a55938" w:cs="AdvTT81a55938"/>
          <w:color w:val="231F20"/>
          <w:sz w:val="16"/>
          <w:szCs w:val="16"/>
        </w:rPr>
        <w:t>28</w:t>
      </w:r>
      <w:r w:rsidR="00EB5E16">
        <w:rPr>
          <w:rFonts w:ascii="AdvTT81a55938" w:hAnsi="AdvTT81a55938" w:cs="AdvTT81a55938"/>
          <w:color w:val="231F20"/>
          <w:sz w:val="16"/>
          <w:szCs w:val="16"/>
        </w:rPr>
        <w:t>.</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4</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Mühleisen</w:t>
      </w:r>
      <w:proofErr w:type="spellEnd"/>
      <w:r w:rsidR="00EB5E16">
        <w:rPr>
          <w:rFonts w:ascii="AdvTT81a55938" w:hAnsi="AdvTT81a55938" w:cs="AdvTT81a55938"/>
          <w:color w:val="231F20"/>
          <w:sz w:val="16"/>
          <w:szCs w:val="16"/>
        </w:rPr>
        <w:t xml:space="preserve"> B, </w:t>
      </w:r>
      <w:proofErr w:type="spellStart"/>
      <w:r w:rsidR="00EB5E16">
        <w:rPr>
          <w:rFonts w:ascii="AdvTT81a55938" w:hAnsi="AdvTT81a55938" w:cs="AdvTT81a55938"/>
          <w:color w:val="231F20"/>
          <w:sz w:val="16"/>
          <w:szCs w:val="16"/>
        </w:rPr>
        <w:t>Büchi</w:t>
      </w:r>
      <w:proofErr w:type="spellEnd"/>
      <w:r w:rsidR="00EB5E16">
        <w:rPr>
          <w:rFonts w:ascii="AdvTT81a55938" w:hAnsi="AdvTT81a55938" w:cs="AdvTT81a55938"/>
          <w:color w:val="231F20"/>
          <w:sz w:val="16"/>
          <w:szCs w:val="16"/>
        </w:rPr>
        <w:t xml:space="preserve"> S, </w:t>
      </w:r>
      <w:proofErr w:type="spellStart"/>
      <w:r w:rsidR="00EB5E16">
        <w:rPr>
          <w:rFonts w:ascii="AdvTT81a55938" w:hAnsi="AdvTT81a55938" w:cs="AdvTT81a55938"/>
          <w:color w:val="231F20"/>
          <w:sz w:val="16"/>
          <w:szCs w:val="16"/>
        </w:rPr>
        <w:t>Schmidhauser</w:t>
      </w:r>
      <w:proofErr w:type="spellEnd"/>
      <w:r w:rsidR="00EB5E16">
        <w:rPr>
          <w:rFonts w:ascii="AdvTT81a55938" w:hAnsi="AdvTT81a55938" w:cs="AdvTT81a55938"/>
          <w:color w:val="231F20"/>
          <w:sz w:val="16"/>
          <w:szCs w:val="16"/>
        </w:rPr>
        <w:t xml:space="preserve"> S, et al. Pictorial Representation of</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Illness and Self Measure (PRISM): a novel visual instrument to measure</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quality of life in dermatological inpatients. </w:t>
      </w:r>
      <w:r w:rsidR="00EB5E16">
        <w:rPr>
          <w:rFonts w:ascii="AdvTT081ee9ac.I" w:hAnsi="AdvTT081ee9ac.I" w:cs="AdvTT081ee9ac.I"/>
          <w:color w:val="231F20"/>
          <w:sz w:val="16"/>
          <w:szCs w:val="16"/>
        </w:rPr>
        <w:t xml:space="preserve">Arch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9</w:t>
      </w:r>
      <w:proofErr w:type="gramStart"/>
      <w:r w:rsidR="00EB5E16">
        <w:rPr>
          <w:rFonts w:ascii="AdvTT81a55938" w:hAnsi="AdvTT81a55938" w:cs="AdvTT81a55938"/>
          <w:color w:val="231F20"/>
          <w:sz w:val="16"/>
          <w:szCs w:val="16"/>
        </w:rPr>
        <w:t>;1</w:t>
      </w:r>
      <w:r>
        <w:rPr>
          <w:rFonts w:ascii="AdvTT81a55938" w:hAnsi="AdvTT81a55938" w:cs="AdvTT81a55938"/>
          <w:color w:val="231F20"/>
          <w:sz w:val="16"/>
          <w:szCs w:val="16"/>
        </w:rPr>
        <w:t>44</w:t>
      </w:r>
      <w:proofErr w:type="gramEnd"/>
      <w:r w:rsidR="00EB5E16">
        <w:rPr>
          <w:rFonts w:ascii="AdvTT81a55938" w:hAnsi="AdvTT81a55938" w:cs="AdvTT81a55938"/>
          <w:color w:val="231F20"/>
          <w:sz w:val="16"/>
          <w:szCs w:val="16"/>
        </w:rPr>
        <w:t>(7):</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774</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780.</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5</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Noerreslet</w:t>
      </w:r>
      <w:proofErr w:type="spellEnd"/>
      <w:r w:rsidR="00EB5E16">
        <w:rPr>
          <w:rFonts w:ascii="AdvTT81a55938" w:hAnsi="AdvTT81a55938" w:cs="AdvTT81a55938"/>
          <w:color w:val="231F20"/>
          <w:sz w:val="16"/>
          <w:szCs w:val="16"/>
        </w:rPr>
        <w:t xml:space="preserve"> M, </w:t>
      </w:r>
      <w:proofErr w:type="spellStart"/>
      <w:r w:rsidR="00EB5E16">
        <w:rPr>
          <w:rFonts w:ascii="AdvTT81a55938" w:hAnsi="AdvTT81a55938" w:cs="AdvTT81a55938"/>
          <w:color w:val="231F20"/>
          <w:sz w:val="16"/>
          <w:szCs w:val="16"/>
        </w:rPr>
        <w:t>Jemec</w:t>
      </w:r>
      <w:proofErr w:type="spellEnd"/>
      <w:r w:rsidR="00EB5E16">
        <w:rPr>
          <w:rFonts w:ascii="AdvTT81a55938" w:hAnsi="AdvTT81a55938" w:cs="AdvTT81a55938"/>
          <w:color w:val="231F20"/>
          <w:sz w:val="16"/>
          <w:szCs w:val="16"/>
        </w:rPr>
        <w:t xml:space="preserve"> GB, </w:t>
      </w:r>
      <w:proofErr w:type="spellStart"/>
      <w:r w:rsidR="00EB5E16">
        <w:rPr>
          <w:rFonts w:ascii="AdvTT81a55938" w:hAnsi="AdvTT81a55938" w:cs="AdvTT81a55938"/>
          <w:color w:val="231F20"/>
          <w:sz w:val="16"/>
          <w:szCs w:val="16"/>
        </w:rPr>
        <w:t>Traulsen</w:t>
      </w:r>
      <w:proofErr w:type="spellEnd"/>
      <w:r w:rsidR="00EB5E16">
        <w:rPr>
          <w:rFonts w:ascii="AdvTT81a55938" w:hAnsi="AdvTT81a55938" w:cs="AdvTT81a55938"/>
          <w:color w:val="231F20"/>
          <w:sz w:val="16"/>
          <w:szCs w:val="16"/>
        </w:rPr>
        <w:t xml:space="preserve"> JM. Involuntary autonomy: patients' perceptions</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of physicians, conventional medicines and risks in the management</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of atopic dermatitis. </w:t>
      </w:r>
      <w:proofErr w:type="spellStart"/>
      <w:r w:rsidR="00EB5E16">
        <w:rPr>
          <w:rFonts w:ascii="AdvTT081ee9ac.I" w:hAnsi="AdvTT081ee9ac.I" w:cs="AdvTT081ee9ac.I"/>
          <w:color w:val="231F20"/>
          <w:sz w:val="16"/>
          <w:szCs w:val="16"/>
        </w:rPr>
        <w:t>Soc</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Sci</w:t>
      </w:r>
      <w:proofErr w:type="spellEnd"/>
      <w:r w:rsidR="00EB5E16">
        <w:rPr>
          <w:rFonts w:ascii="AdvTT081ee9ac.I" w:hAnsi="AdvTT081ee9ac.I" w:cs="AdvTT081ee9ac.I"/>
          <w:color w:val="231F20"/>
          <w:sz w:val="16"/>
          <w:szCs w:val="16"/>
        </w:rPr>
        <w:t xml:space="preserve"> Med </w:t>
      </w:r>
      <w:r w:rsidR="00EB5E16">
        <w:rPr>
          <w:rFonts w:ascii="AdvTT81a55938" w:hAnsi="AdvTT81a55938" w:cs="AdvTT81a55938"/>
          <w:color w:val="231F20"/>
          <w:sz w:val="16"/>
          <w:szCs w:val="16"/>
        </w:rPr>
        <w:t>2009</w:t>
      </w:r>
      <w:proofErr w:type="gramStart"/>
      <w:r w:rsidR="00EB5E16">
        <w:rPr>
          <w:rFonts w:ascii="AdvTT81a55938" w:hAnsi="AdvTT81a55938" w:cs="AdvTT81a55938"/>
          <w:color w:val="231F20"/>
          <w:sz w:val="16"/>
          <w:szCs w:val="16"/>
        </w:rPr>
        <w:t>;69</w:t>
      </w:r>
      <w:proofErr w:type="gramEnd"/>
      <w:r w:rsidR="00EB5E16">
        <w:rPr>
          <w:rFonts w:ascii="AdvTT81a55938" w:hAnsi="AdvTT81a55938" w:cs="AdvTT81a55938"/>
          <w:color w:val="231F20"/>
          <w:sz w:val="16"/>
          <w:szCs w:val="16"/>
        </w:rPr>
        <w:t>(9):1</w:t>
      </w:r>
      <w:r>
        <w:rPr>
          <w:rFonts w:ascii="AdvTT81a55938" w:hAnsi="AdvTT81a55938" w:cs="AdvTT81a55938"/>
          <w:color w:val="231F20"/>
          <w:sz w:val="16"/>
          <w:szCs w:val="16"/>
        </w:rPr>
        <w:t>39</w:t>
      </w:r>
      <w:r w:rsidR="00EB5E16">
        <w:rPr>
          <w:rFonts w:ascii="AdvTT81a55938" w:hAnsi="AdvTT81a55938" w:cs="AdvTT81a55938"/>
          <w:color w:val="231F20"/>
          <w:sz w:val="16"/>
          <w:szCs w:val="16"/>
        </w:rPr>
        <w:t>9</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w:t>
      </w:r>
      <w:r>
        <w:rPr>
          <w:rFonts w:ascii="AdvTT81a55938" w:hAnsi="AdvTT81a55938" w:cs="AdvTT81a55938"/>
          <w:color w:val="231F20"/>
          <w:sz w:val="16"/>
          <w:szCs w:val="16"/>
        </w:rPr>
        <w:t>40</w:t>
      </w:r>
      <w:r w:rsidR="00EB5E16">
        <w:rPr>
          <w:rFonts w:ascii="AdvTT81a55938" w:hAnsi="AdvTT81a55938" w:cs="AdvTT81a55938"/>
          <w:color w:val="231F20"/>
          <w:sz w:val="16"/>
          <w:szCs w:val="16"/>
        </w:rPr>
        <w:t>5.</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6</w:t>
      </w:r>
      <w:r w:rsidR="00EB5E16">
        <w:rPr>
          <w:rFonts w:ascii="AdvTT81a55938" w:hAnsi="AdvTT81a55938" w:cs="AdvTT81a55938"/>
          <w:color w:val="231F20"/>
          <w:sz w:val="16"/>
          <w:szCs w:val="16"/>
        </w:rPr>
        <w:t xml:space="preserve">. Ahmed A, Shah R, Papadopoulos L, et al. </w:t>
      </w:r>
      <w:proofErr w:type="gramStart"/>
      <w:r w:rsidR="00EB5E16">
        <w:rPr>
          <w:rFonts w:ascii="AdvTT81a55938" w:hAnsi="AdvTT81a55938" w:cs="AdvTT81a55938"/>
          <w:color w:val="231F20"/>
          <w:sz w:val="16"/>
          <w:szCs w:val="16"/>
        </w:rPr>
        <w:t>An ethnographic study into the</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psychological impact and adaptive mechanisms of living with hand eczema.</w:t>
      </w:r>
      <w:proofErr w:type="gramEnd"/>
      <w:r w:rsidR="001F46B7">
        <w:rPr>
          <w:rFonts w:ascii="AdvTT81a55938" w:hAnsi="AdvTT81a55938" w:cs="AdvTT81a55938"/>
          <w:color w:val="231F20"/>
          <w:sz w:val="16"/>
          <w:szCs w:val="16"/>
        </w:rPr>
        <w:t xml:space="preserve"> </w:t>
      </w:r>
      <w:proofErr w:type="spellStart"/>
      <w:r w:rsidR="00EB5E16">
        <w:rPr>
          <w:rFonts w:ascii="AdvTT081ee9ac.I" w:hAnsi="AdvTT081ee9ac.I" w:cs="AdvTT081ee9ac.I"/>
          <w:color w:val="231F20"/>
          <w:sz w:val="16"/>
          <w:szCs w:val="16"/>
        </w:rPr>
        <w:t>Clin</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Exp</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15</w:t>
      </w:r>
      <w:proofErr w:type="gramStart"/>
      <w:r w:rsidR="00EB5E16">
        <w:rPr>
          <w:rFonts w:ascii="AdvTT81a55938" w:hAnsi="AdvTT81a55938" w:cs="AdvTT81a55938"/>
          <w:color w:val="231F20"/>
          <w:sz w:val="16"/>
          <w:szCs w:val="16"/>
        </w:rPr>
        <w:t>;</w:t>
      </w:r>
      <w:r>
        <w:rPr>
          <w:rFonts w:ascii="AdvTT81a55938" w:hAnsi="AdvTT81a55938" w:cs="AdvTT81a55938"/>
          <w:color w:val="231F20"/>
          <w:sz w:val="16"/>
          <w:szCs w:val="16"/>
        </w:rPr>
        <w:t>39</w:t>
      </w:r>
      <w:proofErr w:type="gramEnd"/>
      <w:r w:rsidR="00EB5E16">
        <w:rPr>
          <w:rFonts w:ascii="AdvTT81a55938" w:hAnsi="AdvTT81a55938" w:cs="AdvTT81a55938"/>
          <w:color w:val="231F20"/>
          <w:sz w:val="16"/>
          <w:szCs w:val="16"/>
        </w:rPr>
        <w:t>(5):</w:t>
      </w:r>
      <w:r>
        <w:rPr>
          <w:rFonts w:ascii="AdvTT81a55938" w:hAnsi="AdvTT81a55938" w:cs="AdvTT81a55938"/>
          <w:color w:val="231F20"/>
          <w:sz w:val="16"/>
          <w:szCs w:val="16"/>
        </w:rPr>
        <w:t>48</w:t>
      </w:r>
      <w:r w:rsidR="00EB5E16">
        <w:rPr>
          <w:rFonts w:ascii="AdvTT81a55938" w:hAnsi="AdvTT81a55938" w:cs="AdvTT81a55938"/>
          <w:color w:val="231F20"/>
          <w:sz w:val="16"/>
          <w:szCs w:val="16"/>
        </w:rPr>
        <w:t>5</w:t>
      </w:r>
      <w:r w:rsidR="00EB5E16">
        <w:rPr>
          <w:rFonts w:ascii="AdvTT81a55938+20" w:hAnsi="AdvTT81a55938+20" w:cs="AdvTT81a55938+20"/>
          <w:color w:val="231F20"/>
          <w:sz w:val="16"/>
          <w:szCs w:val="16"/>
        </w:rPr>
        <w:t>–</w:t>
      </w:r>
      <w:r w:rsidR="008C39AC">
        <w:rPr>
          <w:rFonts w:ascii="AdvTT81a55938" w:hAnsi="AdvTT81a55938" w:cs="AdvTT81a55938"/>
          <w:color w:val="231F20"/>
          <w:sz w:val="16"/>
          <w:szCs w:val="16"/>
        </w:rPr>
        <w:t>26</w:t>
      </w:r>
      <w:r w:rsidR="00EB5E16">
        <w:rPr>
          <w:rFonts w:ascii="AdvTT81a55938" w:hAnsi="AdvTT81a55938" w:cs="AdvTT81a55938"/>
          <w:color w:val="231F20"/>
          <w:sz w:val="16"/>
          <w:szCs w:val="16"/>
        </w:rPr>
        <w:t>1.</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7</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Kiebert</w:t>
      </w:r>
      <w:proofErr w:type="spellEnd"/>
      <w:r w:rsidR="00EB5E16">
        <w:rPr>
          <w:rFonts w:ascii="AdvTT81a55938" w:hAnsi="AdvTT81a55938" w:cs="AdvTT81a55938"/>
          <w:color w:val="231F20"/>
          <w:sz w:val="16"/>
          <w:szCs w:val="16"/>
        </w:rPr>
        <w:t xml:space="preserve"> G, Sorensen SV, </w:t>
      </w:r>
      <w:proofErr w:type="spellStart"/>
      <w:r w:rsidR="00EB5E16">
        <w:rPr>
          <w:rFonts w:ascii="AdvTT81a55938" w:hAnsi="AdvTT81a55938" w:cs="AdvTT81a55938"/>
          <w:color w:val="231F20"/>
          <w:sz w:val="16"/>
          <w:szCs w:val="16"/>
        </w:rPr>
        <w:t>Revicki</w:t>
      </w:r>
      <w:proofErr w:type="spellEnd"/>
      <w:r w:rsidR="00EB5E16">
        <w:rPr>
          <w:rFonts w:ascii="AdvTT81a55938" w:hAnsi="AdvTT81a55938" w:cs="AdvTT81a55938"/>
          <w:color w:val="231F20"/>
          <w:sz w:val="16"/>
          <w:szCs w:val="16"/>
        </w:rPr>
        <w:t xml:space="preserve"> D, et al. Atopic dermatitis is associated with</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a decrement in health-related quality of life. </w:t>
      </w:r>
      <w:proofErr w:type="spellStart"/>
      <w:r w:rsidR="00EB5E16">
        <w:rPr>
          <w:rFonts w:ascii="AdvTT081ee9ac.I" w:hAnsi="AdvTT081ee9ac.I" w:cs="AdvTT081ee9ac.I"/>
          <w:color w:val="231F20"/>
          <w:sz w:val="16"/>
          <w:szCs w:val="16"/>
        </w:rPr>
        <w:t>Int</w:t>
      </w:r>
      <w:proofErr w:type="spellEnd"/>
      <w:r w:rsidR="00EB5E16">
        <w:rPr>
          <w:rFonts w:ascii="AdvTT081ee9ac.I" w:hAnsi="AdvTT081ee9ac.I" w:cs="AdvTT081ee9ac.I"/>
          <w:color w:val="231F20"/>
          <w:sz w:val="16"/>
          <w:szCs w:val="16"/>
        </w:rPr>
        <w:t xml:space="preserve">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2</w:t>
      </w:r>
      <w:proofErr w:type="gramStart"/>
      <w:r w:rsidR="00EB5E16">
        <w:rPr>
          <w:rFonts w:ascii="AdvTT81a55938" w:hAnsi="AdvTT81a55938" w:cs="AdvTT81a55938"/>
          <w:color w:val="231F20"/>
          <w:sz w:val="16"/>
          <w:szCs w:val="16"/>
        </w:rPr>
        <w:t>;</w:t>
      </w:r>
      <w:r>
        <w:rPr>
          <w:rFonts w:ascii="AdvTT81a55938" w:hAnsi="AdvTT81a55938" w:cs="AdvTT81a55938"/>
          <w:color w:val="231F20"/>
          <w:sz w:val="16"/>
          <w:szCs w:val="16"/>
        </w:rPr>
        <w:t>40</w:t>
      </w:r>
      <w:proofErr w:type="gramEnd"/>
      <w:r w:rsidR="00EB5E16">
        <w:rPr>
          <w:rFonts w:ascii="AdvTT81a55938" w:hAnsi="AdvTT81a55938" w:cs="AdvTT81a55938"/>
          <w:color w:val="231F20"/>
          <w:sz w:val="16"/>
          <w:szCs w:val="16"/>
        </w:rPr>
        <w:t>(3):</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1</w:t>
      </w:r>
      <w:r>
        <w:rPr>
          <w:rFonts w:ascii="AdvTT81a55938" w:hAnsi="AdvTT81a55938" w:cs="AdvTT81a55938"/>
          <w:color w:val="231F20"/>
          <w:sz w:val="16"/>
          <w:szCs w:val="16"/>
        </w:rPr>
        <w:t>48</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58.</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8</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Weistenhöfer</w:t>
      </w:r>
      <w:proofErr w:type="spellEnd"/>
      <w:r w:rsidR="00EB5E16">
        <w:rPr>
          <w:rFonts w:ascii="AdvTT81a55938" w:hAnsi="AdvTT81a55938" w:cs="AdvTT81a55938"/>
          <w:color w:val="231F20"/>
          <w:sz w:val="16"/>
          <w:szCs w:val="16"/>
        </w:rPr>
        <w:t xml:space="preserve"> W, </w:t>
      </w:r>
      <w:proofErr w:type="spellStart"/>
      <w:r w:rsidR="00EB5E16">
        <w:rPr>
          <w:rFonts w:ascii="AdvTT81a55938" w:hAnsi="AdvTT81a55938" w:cs="AdvTT81a55938"/>
          <w:color w:val="231F20"/>
          <w:sz w:val="16"/>
          <w:szCs w:val="16"/>
        </w:rPr>
        <w:t>Baumeister</w:t>
      </w:r>
      <w:proofErr w:type="spellEnd"/>
      <w:r w:rsidR="00EB5E16">
        <w:rPr>
          <w:rFonts w:ascii="AdvTT81a55938" w:hAnsi="AdvTT81a55938" w:cs="AdvTT81a55938"/>
          <w:color w:val="231F20"/>
          <w:sz w:val="16"/>
          <w:szCs w:val="16"/>
        </w:rPr>
        <w:t xml:space="preserve"> T, Drexler H, et al. How to quantify skin impairment</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in primary and secondary prevention? HEROS: a proposal of a</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hand eczema score for occupational screenings.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11</w:t>
      </w:r>
      <w:proofErr w:type="gramStart"/>
      <w:r w:rsidR="00EB5E16">
        <w:rPr>
          <w:rFonts w:ascii="AdvTT81a55938" w:hAnsi="AdvTT81a55938" w:cs="AdvTT81a55938"/>
          <w:color w:val="231F20"/>
          <w:sz w:val="16"/>
          <w:szCs w:val="16"/>
        </w:rPr>
        <w:t>;164</w:t>
      </w:r>
      <w:proofErr w:type="gramEnd"/>
      <w:r w:rsidR="00EB5E16">
        <w:rPr>
          <w:rFonts w:ascii="AdvTT81a55938" w:hAnsi="AdvTT81a55938" w:cs="AdvTT81a55938"/>
          <w:color w:val="231F20"/>
          <w:sz w:val="16"/>
          <w:szCs w:val="16"/>
        </w:rPr>
        <w:t>(4):</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807</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8</w:t>
      </w:r>
      <w:r w:rsidR="00EB5E16">
        <w:rPr>
          <w:rFonts w:ascii="AdvTT81a55938" w:hAnsi="AdvTT81a55938" w:cs="AdvTT81a55938"/>
          <w:color w:val="231F20"/>
          <w:sz w:val="16"/>
          <w:szCs w:val="16"/>
        </w:rPr>
        <w:t>1</w:t>
      </w:r>
      <w:r w:rsidR="00EB5E16">
        <w:rPr>
          <w:rFonts w:ascii="AdvTT81a55938" w:hAnsi="AdvTT81a55938" w:cs="AdvTT81a55938"/>
          <w:color w:val="231F20"/>
          <w:sz w:val="16"/>
          <w:szCs w:val="16"/>
        </w:rPr>
        <w:t>.</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39</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Whalley</w:t>
      </w:r>
      <w:proofErr w:type="spellEnd"/>
      <w:r w:rsidR="00EB5E16">
        <w:rPr>
          <w:rFonts w:ascii="AdvTT81a55938" w:hAnsi="AdvTT81a55938" w:cs="AdvTT81a55938"/>
          <w:color w:val="231F20"/>
          <w:sz w:val="16"/>
          <w:szCs w:val="16"/>
        </w:rPr>
        <w:t xml:space="preserve"> D, McKenna S, Dewar A, et al. A new instrument for assessing</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quality of life in atopic dermatitis: international development of the Quality</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of Life Index for Atopic Dermatitis (</w:t>
      </w:r>
      <w:proofErr w:type="spellStart"/>
      <w:r w:rsidR="00EB5E16">
        <w:rPr>
          <w:rFonts w:ascii="AdvTT81a55938" w:hAnsi="AdvTT81a55938" w:cs="AdvTT81a55938"/>
          <w:color w:val="231F20"/>
          <w:sz w:val="16"/>
          <w:szCs w:val="16"/>
        </w:rPr>
        <w:t>QoLIAD</w:t>
      </w:r>
      <w:proofErr w:type="spellEnd"/>
      <w:r w:rsidR="00EB5E16">
        <w:rPr>
          <w:rFonts w:ascii="AdvTT81a55938" w:hAnsi="AdvTT81a55938" w:cs="AdvTT81a55938"/>
          <w:color w:val="231F20"/>
          <w:sz w:val="16"/>
          <w:szCs w:val="16"/>
        </w:rPr>
        <w:t xml:space="preserve">).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4</w:t>
      </w:r>
      <w:proofErr w:type="gramStart"/>
      <w:r w:rsidR="00EB5E16">
        <w:rPr>
          <w:rFonts w:ascii="AdvTT81a55938" w:hAnsi="AdvTT81a55938" w:cs="AdvTT81a55938"/>
          <w:color w:val="231F20"/>
          <w:sz w:val="16"/>
          <w:szCs w:val="16"/>
        </w:rPr>
        <w:t>;1</w:t>
      </w:r>
      <w:r w:rsidR="008C39AC">
        <w:rPr>
          <w:rFonts w:ascii="AdvTT81a55938" w:hAnsi="AdvTT81a55938" w:cs="AdvTT81a55938"/>
          <w:color w:val="231F20"/>
          <w:sz w:val="16"/>
          <w:szCs w:val="16"/>
        </w:rPr>
        <w:t>26</w:t>
      </w:r>
      <w:proofErr w:type="gramEnd"/>
      <w:r w:rsidR="00EB5E16">
        <w:rPr>
          <w:rFonts w:ascii="AdvTT81a55938" w:hAnsi="AdvTT81a55938" w:cs="AdvTT81a55938"/>
          <w:color w:val="231F20"/>
          <w:sz w:val="16"/>
          <w:szCs w:val="16"/>
        </w:rPr>
        <w:t>(2):</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274</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283.</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0</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KernickD</w:t>
      </w:r>
      <w:proofErr w:type="spellEnd"/>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CoxA</w:t>
      </w:r>
      <w:proofErr w:type="spellEnd"/>
      <w:r w:rsidR="00EB5E16">
        <w:rPr>
          <w:rFonts w:ascii="AdvTT81a55938" w:hAnsi="AdvTT81a55938" w:cs="AdvTT81a55938"/>
          <w:color w:val="231F20"/>
          <w:sz w:val="16"/>
          <w:szCs w:val="16"/>
        </w:rPr>
        <w:t xml:space="preserve">, Powell R, et al. </w:t>
      </w:r>
      <w:proofErr w:type="spellStart"/>
      <w:r w:rsidR="00EB5E16">
        <w:rPr>
          <w:rFonts w:ascii="AdvTT81a55938" w:hAnsi="AdvTT81a55938" w:cs="AdvTT81a55938"/>
          <w:color w:val="231F20"/>
          <w:sz w:val="16"/>
          <w:szCs w:val="16"/>
        </w:rPr>
        <w:t>Acost</w:t>
      </w:r>
      <w:proofErr w:type="spellEnd"/>
      <w:r w:rsidR="00EB5E16">
        <w:rPr>
          <w:rFonts w:ascii="AdvTT81a55938" w:hAnsi="AdvTT81a55938" w:cs="AdvTT81a55938"/>
          <w:color w:val="231F20"/>
          <w:sz w:val="16"/>
          <w:szCs w:val="16"/>
        </w:rPr>
        <w:t xml:space="preserve"> consequence study of the impact of a</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dermatology-trained practice nurse on the quality of life of primary care patients</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with eczema and psoriasis. </w:t>
      </w:r>
      <w:r w:rsidR="00EB5E16">
        <w:rPr>
          <w:rFonts w:ascii="AdvTT081ee9ac.I" w:hAnsi="AdvTT081ee9ac.I" w:cs="AdvTT081ee9ac.I"/>
          <w:color w:val="231F20"/>
          <w:sz w:val="16"/>
          <w:szCs w:val="16"/>
        </w:rPr>
        <w:t xml:space="preserve">Br J Gen </w:t>
      </w:r>
      <w:proofErr w:type="spellStart"/>
      <w:r w:rsidR="00EB5E16">
        <w:rPr>
          <w:rFonts w:ascii="AdvTT081ee9ac.I" w:hAnsi="AdvTT081ee9ac.I" w:cs="AdvTT081ee9ac.I"/>
          <w:color w:val="231F20"/>
          <w:sz w:val="16"/>
          <w:szCs w:val="16"/>
        </w:rPr>
        <w:t>Pract</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0</w:t>
      </w:r>
      <w:proofErr w:type="gramStart"/>
      <w:r w:rsidR="00EB5E16">
        <w:rPr>
          <w:rFonts w:ascii="AdvTT81a55938" w:hAnsi="AdvTT81a55938" w:cs="AdvTT81a55938"/>
          <w:color w:val="231F20"/>
          <w:sz w:val="16"/>
          <w:szCs w:val="16"/>
        </w:rPr>
        <w:t>;</w:t>
      </w:r>
      <w:r w:rsidR="008C39AC">
        <w:rPr>
          <w:rFonts w:ascii="AdvTT81a55938" w:hAnsi="AdvTT81a55938" w:cs="AdvTT81a55938"/>
          <w:color w:val="231F20"/>
          <w:sz w:val="16"/>
          <w:szCs w:val="16"/>
        </w:rPr>
        <w:t>26</w:t>
      </w:r>
      <w:proofErr w:type="gramEnd"/>
      <w:r w:rsidR="00EB5E16">
        <w:rPr>
          <w:rFonts w:ascii="AdvTT81a55938" w:hAnsi="AdvTT81a55938" w:cs="AdvTT81a55938"/>
          <w:color w:val="231F20"/>
          <w:sz w:val="16"/>
          <w:szCs w:val="16"/>
        </w:rPr>
        <w:t>(</w:t>
      </w:r>
      <w:r>
        <w:rPr>
          <w:rFonts w:ascii="AdvTT81a55938" w:hAnsi="AdvTT81a55938" w:cs="AdvTT81a55938"/>
          <w:color w:val="231F20"/>
          <w:sz w:val="16"/>
          <w:szCs w:val="16"/>
        </w:rPr>
        <w:t>445</w:t>
      </w:r>
      <w:r w:rsidR="00EB5E16">
        <w:rPr>
          <w:rFonts w:ascii="AdvTT81a55938" w:hAnsi="AdvTT81a55938" w:cs="AdvTT81a55938"/>
          <w:color w:val="231F20"/>
          <w:sz w:val="16"/>
          <w:szCs w:val="16"/>
        </w:rPr>
        <w:t>):555</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558.</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1</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Moberg</w:t>
      </w:r>
      <w:proofErr w:type="spellEnd"/>
      <w:r w:rsidR="00EB5E16">
        <w:rPr>
          <w:rFonts w:ascii="AdvTT81a55938" w:hAnsi="AdvTT81a55938" w:cs="AdvTT81a55938"/>
          <w:color w:val="231F20"/>
          <w:sz w:val="16"/>
          <w:szCs w:val="16"/>
        </w:rPr>
        <w:t xml:space="preserve"> C, </w:t>
      </w:r>
      <w:proofErr w:type="spellStart"/>
      <w:r w:rsidR="00EB5E16">
        <w:rPr>
          <w:rFonts w:ascii="AdvTT81a55938" w:hAnsi="AdvTT81a55938" w:cs="AdvTT81a55938"/>
          <w:color w:val="231F20"/>
          <w:sz w:val="16"/>
          <w:szCs w:val="16"/>
        </w:rPr>
        <w:t>Alderling</w:t>
      </w:r>
      <w:proofErr w:type="spellEnd"/>
      <w:r w:rsidR="00EB5E16">
        <w:rPr>
          <w:rFonts w:ascii="AdvTT81a55938" w:hAnsi="AdvTT81a55938" w:cs="AdvTT81a55938"/>
          <w:color w:val="231F20"/>
          <w:sz w:val="16"/>
          <w:szCs w:val="16"/>
        </w:rPr>
        <w:t xml:space="preserve"> M, </w:t>
      </w:r>
      <w:proofErr w:type="spellStart"/>
      <w:r w:rsidR="00EB5E16">
        <w:rPr>
          <w:rFonts w:ascii="AdvTT81a55938" w:hAnsi="AdvTT81a55938" w:cs="AdvTT81a55938"/>
          <w:color w:val="231F20"/>
          <w:sz w:val="16"/>
          <w:szCs w:val="16"/>
        </w:rPr>
        <w:t>Meding</w:t>
      </w:r>
      <w:proofErr w:type="spellEnd"/>
      <w:r w:rsidR="00EB5E16">
        <w:rPr>
          <w:rFonts w:ascii="AdvTT81a55938" w:hAnsi="AdvTT81a55938" w:cs="AdvTT81a55938"/>
          <w:color w:val="231F20"/>
          <w:sz w:val="16"/>
          <w:szCs w:val="16"/>
        </w:rPr>
        <w:t xml:space="preserve"> B. Hand eczema and quality of life: a</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population-based study.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9</w:t>
      </w:r>
      <w:proofErr w:type="gramStart"/>
      <w:r w:rsidR="00EB5E16">
        <w:rPr>
          <w:rFonts w:ascii="AdvTT81a55938" w:hAnsi="AdvTT81a55938" w:cs="AdvTT81a55938"/>
          <w:color w:val="231F20"/>
          <w:sz w:val="16"/>
          <w:szCs w:val="16"/>
        </w:rPr>
        <w:t>;161</w:t>
      </w:r>
      <w:proofErr w:type="gramEnd"/>
      <w:r w:rsidR="00EB5E16">
        <w:rPr>
          <w:rFonts w:ascii="AdvTT81a55938" w:hAnsi="AdvTT81a55938" w:cs="AdvTT81a55938"/>
          <w:color w:val="231F20"/>
          <w:sz w:val="16"/>
          <w:szCs w:val="16"/>
        </w:rPr>
        <w:t>(2):</w:t>
      </w:r>
      <w:r>
        <w:rPr>
          <w:rFonts w:ascii="AdvTT81a55938" w:hAnsi="AdvTT81a55938" w:cs="AdvTT81a55938"/>
          <w:color w:val="231F20"/>
          <w:sz w:val="16"/>
          <w:szCs w:val="16"/>
        </w:rPr>
        <w:t>38</w:t>
      </w:r>
      <w:r w:rsidR="00EB5E16">
        <w:rPr>
          <w:rFonts w:ascii="AdvTT81a55938" w:hAnsi="AdvTT81a55938" w:cs="AdvTT81a55938"/>
          <w:color w:val="231F20"/>
          <w:sz w:val="16"/>
          <w:szCs w:val="16"/>
        </w:rPr>
        <w:t>7</w:t>
      </w:r>
      <w:r w:rsidR="00EB5E16">
        <w:rPr>
          <w:rFonts w:ascii="AdvTT81a55938+20" w:hAnsi="AdvTT81a55938+20" w:cs="AdvTT81a55938+20"/>
          <w:color w:val="231F20"/>
          <w:sz w:val="16"/>
          <w:szCs w:val="16"/>
        </w:rPr>
        <w:t>–</w:t>
      </w:r>
      <w:r>
        <w:rPr>
          <w:rFonts w:ascii="AdvTT81a55938" w:hAnsi="AdvTT81a55938" w:cs="AdvTT81a55938"/>
          <w:color w:val="231F20"/>
          <w:sz w:val="16"/>
          <w:szCs w:val="16"/>
        </w:rPr>
        <w:t>39</w:t>
      </w:r>
      <w:r w:rsidR="00EB5E16">
        <w:rPr>
          <w:rFonts w:ascii="AdvTT81a55938" w:hAnsi="AdvTT81a55938" w:cs="AdvTT81a55938"/>
          <w:color w:val="231F20"/>
          <w:sz w:val="16"/>
          <w:szCs w:val="16"/>
        </w:rPr>
        <w:t>3.</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2</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Mollerup</w:t>
      </w:r>
      <w:proofErr w:type="spellEnd"/>
      <w:r w:rsidR="00EB5E16">
        <w:rPr>
          <w:rFonts w:ascii="AdvTT81a55938" w:hAnsi="AdvTT81a55938" w:cs="AdvTT81a55938"/>
          <w:color w:val="231F20"/>
          <w:sz w:val="16"/>
          <w:szCs w:val="16"/>
        </w:rPr>
        <w:t xml:space="preserve"> A, Johansen J, Thing LF. Knowledge, attitudes and </w:t>
      </w:r>
      <w:proofErr w:type="spellStart"/>
      <w:r w:rsidR="00EB5E16">
        <w:rPr>
          <w:rFonts w:ascii="AdvTT81a55938" w:hAnsi="AdvTT81a55938" w:cs="AdvTT81a55938"/>
          <w:color w:val="231F20"/>
          <w:sz w:val="16"/>
          <w:szCs w:val="16"/>
        </w:rPr>
        <w:t>behaviour</w:t>
      </w:r>
      <w:proofErr w:type="spellEnd"/>
      <w:r w:rsidR="00EB5E16">
        <w:rPr>
          <w:rFonts w:ascii="AdvTT81a55938" w:hAnsi="AdvTT81a55938" w:cs="AdvTT81a55938"/>
          <w:color w:val="231F20"/>
          <w:sz w:val="16"/>
          <w:szCs w:val="16"/>
        </w:rPr>
        <w:t xml:space="preserve"> in everyday</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life with chronic hand eczema: a qualitative study.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w:t>
      </w:r>
      <w:r w:rsidR="00EB5E16">
        <w:rPr>
          <w:rFonts w:ascii="AdvTT81a55938" w:hAnsi="AdvTT81a55938" w:cs="AdvTT81a55938"/>
          <w:color w:val="231F20"/>
          <w:sz w:val="16"/>
          <w:szCs w:val="16"/>
        </w:rPr>
        <w:t>1</w:t>
      </w:r>
      <w:r w:rsidR="00EB5E16">
        <w:rPr>
          <w:rFonts w:ascii="AdvTT81a55938" w:hAnsi="AdvTT81a55938" w:cs="AdvTT81a55938"/>
          <w:color w:val="231F20"/>
          <w:sz w:val="16"/>
          <w:szCs w:val="16"/>
        </w:rPr>
        <w:t>;</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169(5):1056</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1065.</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3</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Cvetkovski</w:t>
      </w:r>
      <w:proofErr w:type="spellEnd"/>
      <w:r w:rsidR="00EB5E16">
        <w:rPr>
          <w:rFonts w:ascii="AdvTT81a55938" w:hAnsi="AdvTT81a55938" w:cs="AdvTT81a55938"/>
          <w:color w:val="231F20"/>
          <w:sz w:val="16"/>
          <w:szCs w:val="16"/>
        </w:rPr>
        <w:t xml:space="preserve"> RS, </w:t>
      </w:r>
      <w:proofErr w:type="spellStart"/>
      <w:r w:rsidR="00EB5E16">
        <w:rPr>
          <w:rFonts w:ascii="AdvTT81a55938" w:hAnsi="AdvTT81a55938" w:cs="AdvTT81a55938"/>
          <w:color w:val="231F20"/>
          <w:sz w:val="16"/>
          <w:szCs w:val="16"/>
        </w:rPr>
        <w:t>Zachariae</w:t>
      </w:r>
      <w:proofErr w:type="spellEnd"/>
      <w:r w:rsidR="00EB5E16">
        <w:rPr>
          <w:rFonts w:ascii="AdvTT81a55938" w:hAnsi="AdvTT81a55938" w:cs="AdvTT81a55938"/>
          <w:color w:val="231F20"/>
          <w:sz w:val="16"/>
          <w:szCs w:val="16"/>
        </w:rPr>
        <w:t xml:space="preserve"> R, Jensen H, et al. Prognosis of occupational hand</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eczema: a follow-up study. </w:t>
      </w:r>
      <w:r w:rsidR="00EB5E16">
        <w:rPr>
          <w:rFonts w:ascii="AdvTT081ee9ac.I" w:hAnsi="AdvTT081ee9ac.I" w:cs="AdvTT081ee9ac.I"/>
          <w:color w:val="231F20"/>
          <w:sz w:val="16"/>
          <w:szCs w:val="16"/>
        </w:rPr>
        <w:t xml:space="preserve">Arch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6</w:t>
      </w:r>
      <w:proofErr w:type="gramStart"/>
      <w:r w:rsidR="00EB5E16">
        <w:rPr>
          <w:rFonts w:ascii="AdvTT81a55938" w:hAnsi="AdvTT81a55938" w:cs="AdvTT81a55938"/>
          <w:color w:val="231F20"/>
          <w:sz w:val="16"/>
          <w:szCs w:val="16"/>
        </w:rPr>
        <w:t>;1</w:t>
      </w:r>
      <w:r>
        <w:rPr>
          <w:rFonts w:ascii="AdvTT81a55938" w:hAnsi="AdvTT81a55938" w:cs="AdvTT81a55938"/>
          <w:color w:val="231F20"/>
          <w:sz w:val="16"/>
          <w:szCs w:val="16"/>
        </w:rPr>
        <w:t>41</w:t>
      </w:r>
      <w:proofErr w:type="gramEnd"/>
      <w:r w:rsidR="00EB5E16">
        <w:rPr>
          <w:rFonts w:ascii="AdvTT81a55938" w:hAnsi="AdvTT81a55938" w:cs="AdvTT81a55938"/>
          <w:color w:val="231F20"/>
          <w:sz w:val="16"/>
          <w:szCs w:val="16"/>
        </w:rPr>
        <w:t>(3):</w:t>
      </w:r>
      <w:r>
        <w:rPr>
          <w:rFonts w:ascii="AdvTT81a55938" w:hAnsi="AdvTT81a55938" w:cs="AdvTT81a55938"/>
          <w:color w:val="231F20"/>
          <w:sz w:val="16"/>
          <w:szCs w:val="16"/>
        </w:rPr>
        <w:t>29</w:t>
      </w:r>
      <w:r w:rsidR="00EB5E16">
        <w:rPr>
          <w:rFonts w:ascii="AdvTT81a55938" w:hAnsi="AdvTT81a55938" w:cs="AdvTT81a55938"/>
          <w:color w:val="231F20"/>
          <w:sz w:val="16"/>
          <w:szCs w:val="16"/>
        </w:rPr>
        <w:t>5</w:t>
      </w:r>
      <w:r w:rsidR="00EB5E16">
        <w:rPr>
          <w:rFonts w:ascii="AdvTT81a55938+20" w:hAnsi="AdvTT81a55938+20" w:cs="AdvTT81a55938+20"/>
          <w:color w:val="231F20"/>
          <w:sz w:val="16"/>
          <w:szCs w:val="16"/>
        </w:rPr>
        <w:t>–</w:t>
      </w:r>
      <w:r>
        <w:rPr>
          <w:rFonts w:ascii="AdvTT81a55938" w:hAnsi="AdvTT81a55938" w:cs="AdvTT81a55938"/>
          <w:color w:val="231F20"/>
          <w:sz w:val="16"/>
          <w:szCs w:val="16"/>
        </w:rPr>
        <w:t>30</w:t>
      </w:r>
      <w:r w:rsidR="00EB5E16">
        <w:rPr>
          <w:rFonts w:ascii="AdvTT81a55938" w:hAnsi="AdvTT81a55938" w:cs="AdvTT81a55938"/>
          <w:color w:val="231F20"/>
          <w:sz w:val="16"/>
          <w:szCs w:val="16"/>
        </w:rPr>
        <w:t>1.</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4</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Grob</w:t>
      </w:r>
      <w:proofErr w:type="spellEnd"/>
      <w:r w:rsidR="00EB5E16">
        <w:rPr>
          <w:rFonts w:ascii="AdvTT81a55938" w:hAnsi="AdvTT81a55938" w:cs="AdvTT81a55938"/>
          <w:color w:val="231F20"/>
          <w:sz w:val="16"/>
          <w:szCs w:val="16"/>
        </w:rPr>
        <w:t xml:space="preserve"> J, </w:t>
      </w:r>
      <w:proofErr w:type="spellStart"/>
      <w:r w:rsidR="00EB5E16">
        <w:rPr>
          <w:rFonts w:ascii="AdvTT81a55938" w:hAnsi="AdvTT81a55938" w:cs="AdvTT81a55938"/>
          <w:color w:val="231F20"/>
          <w:sz w:val="16"/>
          <w:szCs w:val="16"/>
        </w:rPr>
        <w:t>Revuz</w:t>
      </w:r>
      <w:proofErr w:type="spellEnd"/>
      <w:r w:rsidR="00EB5E16">
        <w:rPr>
          <w:rFonts w:ascii="AdvTT81a55938" w:hAnsi="AdvTT81a55938" w:cs="AdvTT81a55938"/>
          <w:color w:val="231F20"/>
          <w:sz w:val="16"/>
          <w:szCs w:val="16"/>
        </w:rPr>
        <w:t xml:space="preserve"> J, </w:t>
      </w:r>
      <w:proofErr w:type="spellStart"/>
      <w:r w:rsidR="00EB5E16">
        <w:rPr>
          <w:rFonts w:ascii="AdvTT81a55938" w:hAnsi="AdvTT81a55938" w:cs="AdvTT81a55938"/>
          <w:color w:val="231F20"/>
          <w:sz w:val="16"/>
          <w:szCs w:val="16"/>
        </w:rPr>
        <w:t>Ortonne</w:t>
      </w:r>
      <w:proofErr w:type="spellEnd"/>
      <w:r w:rsidR="00EB5E16">
        <w:rPr>
          <w:rFonts w:ascii="AdvTT81a55938" w:hAnsi="AdvTT81a55938" w:cs="AdvTT81a55938"/>
          <w:color w:val="231F20"/>
          <w:sz w:val="16"/>
          <w:szCs w:val="16"/>
        </w:rPr>
        <w:t xml:space="preserve"> J, et al. Comparative study of the impact of chronic</w:t>
      </w:r>
      <w:r w:rsidR="001F46B7">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urticaria</w:t>
      </w:r>
      <w:proofErr w:type="spellEnd"/>
      <w:r w:rsidR="00EB5E16">
        <w:rPr>
          <w:rFonts w:ascii="AdvTT81a55938" w:hAnsi="AdvTT81a55938" w:cs="AdvTT81a55938"/>
          <w:color w:val="231F20"/>
          <w:sz w:val="16"/>
          <w:szCs w:val="16"/>
        </w:rPr>
        <w:t xml:space="preserve">, psoriasis and atopic dermatitis on the quality of life. </w:t>
      </w:r>
      <w:r w:rsidR="00EB5E16">
        <w:rPr>
          <w:rFonts w:ascii="AdvTT081ee9ac.I" w:hAnsi="AdvTT081ee9ac.I" w:cs="AdvTT081ee9ac.I"/>
          <w:color w:val="231F20"/>
          <w:sz w:val="16"/>
          <w:szCs w:val="16"/>
        </w:rPr>
        <w:t xml:space="preserve">Br J </w:t>
      </w:r>
      <w:proofErr w:type="spellStart"/>
      <w:r w:rsidR="00EB5E16">
        <w:rPr>
          <w:rFonts w:ascii="AdvTT081ee9ac.I" w:hAnsi="AdvTT081ee9ac.I" w:cs="AdvTT081ee9ac.I"/>
          <w:color w:val="231F20"/>
          <w:sz w:val="16"/>
          <w:szCs w:val="16"/>
        </w:rPr>
        <w:t>Dermatol</w:t>
      </w:r>
      <w:proofErr w:type="spellEnd"/>
      <w:r w:rsidR="001F46B7">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5</w:t>
      </w:r>
      <w:proofErr w:type="gramStart"/>
      <w:r w:rsidR="00EB5E16">
        <w:rPr>
          <w:rFonts w:ascii="AdvTT81a55938" w:hAnsi="AdvTT81a55938" w:cs="AdvTT81a55938"/>
          <w:color w:val="231F20"/>
          <w:sz w:val="16"/>
          <w:szCs w:val="16"/>
        </w:rPr>
        <w:t>;152</w:t>
      </w:r>
      <w:proofErr w:type="gramEnd"/>
      <w:r w:rsidR="00EB5E16">
        <w:rPr>
          <w:rFonts w:ascii="AdvTT81a55938" w:hAnsi="AdvTT81a55938" w:cs="AdvTT81a55938"/>
          <w:color w:val="231F20"/>
          <w:sz w:val="16"/>
          <w:szCs w:val="16"/>
        </w:rPr>
        <w:t>(2):289</w:t>
      </w:r>
      <w:r w:rsidR="00EB5E16">
        <w:rPr>
          <w:rFonts w:ascii="AdvTT81a55938+20" w:hAnsi="AdvTT81a55938+20" w:cs="AdvTT81a55938+20"/>
          <w:color w:val="231F20"/>
          <w:sz w:val="16"/>
          <w:szCs w:val="16"/>
        </w:rPr>
        <w:t>–</w:t>
      </w:r>
      <w:r>
        <w:rPr>
          <w:rFonts w:ascii="AdvTT81a55938" w:hAnsi="AdvTT81a55938" w:cs="AdvTT81a55938"/>
          <w:color w:val="231F20"/>
          <w:sz w:val="16"/>
          <w:szCs w:val="16"/>
        </w:rPr>
        <w:t>28</w:t>
      </w:r>
      <w:r w:rsidR="00EB5E16">
        <w:rPr>
          <w:rFonts w:ascii="AdvTT81a55938" w:hAnsi="AdvTT81a55938" w:cs="AdvTT81a55938"/>
          <w:color w:val="231F20"/>
          <w:sz w:val="16"/>
          <w:szCs w:val="16"/>
        </w:rPr>
        <w:t>5.</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5</w:t>
      </w:r>
      <w:r w:rsidR="00EB5E16">
        <w:rPr>
          <w:rFonts w:ascii="AdvTT81a55938" w:hAnsi="AdvTT81a55938" w:cs="AdvTT81a55938"/>
          <w:color w:val="231F20"/>
          <w:sz w:val="16"/>
          <w:szCs w:val="16"/>
        </w:rPr>
        <w:t>. Long CC, Funnell C, Collard R, et al. What do members of the National</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Eczema Society really want? </w:t>
      </w:r>
      <w:proofErr w:type="spellStart"/>
      <w:r w:rsidR="00EB5E16">
        <w:rPr>
          <w:rFonts w:ascii="AdvTT081ee9ac.I" w:hAnsi="AdvTT081ee9ac.I" w:cs="AdvTT081ee9ac.I"/>
          <w:color w:val="231F20"/>
          <w:sz w:val="16"/>
          <w:szCs w:val="16"/>
        </w:rPr>
        <w:t>Clin</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Exp</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Dermat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1993</w:t>
      </w:r>
      <w:proofErr w:type="gramStart"/>
      <w:r w:rsidR="00EB5E16">
        <w:rPr>
          <w:rFonts w:ascii="AdvTT81a55938" w:hAnsi="AdvTT81a55938" w:cs="AdvTT81a55938"/>
          <w:color w:val="231F20"/>
          <w:sz w:val="16"/>
          <w:szCs w:val="16"/>
        </w:rPr>
        <w:t>;18</w:t>
      </w:r>
      <w:proofErr w:type="gramEnd"/>
      <w:r w:rsidR="00EB5E16">
        <w:rPr>
          <w:rFonts w:ascii="AdvTT81a55938" w:hAnsi="AdvTT81a55938" w:cs="AdvTT81a55938"/>
          <w:color w:val="231F20"/>
          <w:sz w:val="16"/>
          <w:szCs w:val="16"/>
        </w:rPr>
        <w:t>(6):</w:t>
      </w:r>
    </w:p>
    <w:p w:rsidR="001F46B7" w:rsidRDefault="00405EB0" w:rsidP="00EB5E16">
      <w:pPr>
        <w:autoSpaceDE w:val="0"/>
        <w:autoSpaceDN w:val="0"/>
        <w:adjustRightInd w:val="0"/>
        <w:spacing w:after="0" w:line="240" w:lineRule="auto"/>
        <w:rPr>
          <w:rFonts w:ascii="AdvTT81a55938" w:hAnsi="AdvTT81a55938" w:cs="AdvTT81a55938"/>
          <w:color w:val="231F20"/>
          <w:sz w:val="16"/>
          <w:szCs w:val="16"/>
        </w:rPr>
      </w:pPr>
      <w:proofErr w:type="gramStart"/>
      <w:r>
        <w:rPr>
          <w:rFonts w:ascii="AdvTT81a55938" w:hAnsi="AdvTT81a55938" w:cs="AdvTT81a55938"/>
          <w:color w:val="231F20"/>
          <w:sz w:val="16"/>
          <w:szCs w:val="16"/>
        </w:rPr>
        <w:t>48</w:t>
      </w:r>
      <w:r w:rsidR="00EB5E16">
        <w:rPr>
          <w:rFonts w:ascii="AdvTT81a55938" w:hAnsi="AdvTT81a55938" w:cs="AdvTT81a55938"/>
          <w:color w:val="231F20"/>
          <w:sz w:val="16"/>
          <w:szCs w:val="16"/>
        </w:rPr>
        <w:t>6</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5</w:t>
      </w:r>
      <w:r w:rsidR="00F35C58">
        <w:rPr>
          <w:rFonts w:ascii="AdvTT81a55938" w:hAnsi="AdvTT81a55938" w:cs="AdvTT81a55938"/>
          <w:color w:val="231F20"/>
          <w:sz w:val="16"/>
          <w:szCs w:val="16"/>
        </w:rPr>
        <w:t>21</w:t>
      </w:r>
      <w:r w:rsidR="00EB5E16">
        <w:rPr>
          <w:rFonts w:ascii="AdvTT81a55938" w:hAnsi="AdvTT81a55938" w:cs="AdvTT81a55938"/>
          <w:color w:val="231F20"/>
          <w:sz w:val="16"/>
          <w:szCs w:val="16"/>
        </w:rPr>
        <w:t>.</w:t>
      </w:r>
      <w:proofErr w:type="gramEnd"/>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6</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Wittkowski</w:t>
      </w:r>
      <w:proofErr w:type="spellEnd"/>
      <w:r w:rsidR="00EB5E16">
        <w:rPr>
          <w:rFonts w:ascii="AdvTT81a55938" w:hAnsi="AdvTT81a55938" w:cs="AdvTT81a55938"/>
          <w:color w:val="231F20"/>
          <w:sz w:val="16"/>
          <w:szCs w:val="16"/>
        </w:rPr>
        <w:t xml:space="preserve"> A, Richards HL, Griffiths CE, et al. </w:t>
      </w:r>
      <w:proofErr w:type="gramStart"/>
      <w:r w:rsidR="00EB5E16">
        <w:rPr>
          <w:rFonts w:ascii="AdvTT81a55938" w:hAnsi="AdvTT81a55938" w:cs="AdvTT81a55938"/>
          <w:color w:val="231F20"/>
          <w:sz w:val="16"/>
          <w:szCs w:val="16"/>
        </w:rPr>
        <w:t>The impact of psychological</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and clinical factors on quality of life in individuals with atopic dermatitis.</w:t>
      </w:r>
      <w:proofErr w:type="gramEnd"/>
      <w:r w:rsidR="001F46B7">
        <w:rPr>
          <w:rFonts w:ascii="AdvTT81a55938" w:hAnsi="AdvTT81a55938" w:cs="AdvTT81a55938"/>
          <w:color w:val="231F20"/>
          <w:sz w:val="16"/>
          <w:szCs w:val="16"/>
        </w:rPr>
        <w:t xml:space="preserve"> </w:t>
      </w:r>
      <w:r w:rsidR="00EB5E16">
        <w:rPr>
          <w:rFonts w:ascii="AdvTT081ee9ac.I" w:hAnsi="AdvTT081ee9ac.I" w:cs="AdvTT081ee9ac.I"/>
          <w:color w:val="231F20"/>
          <w:sz w:val="16"/>
          <w:szCs w:val="16"/>
        </w:rPr>
        <w:t xml:space="preserve">J </w:t>
      </w:r>
      <w:proofErr w:type="spellStart"/>
      <w:r w:rsidR="00EB5E16">
        <w:rPr>
          <w:rFonts w:ascii="AdvTT081ee9ac.I" w:hAnsi="AdvTT081ee9ac.I" w:cs="AdvTT081ee9ac.I"/>
          <w:color w:val="231F20"/>
          <w:sz w:val="16"/>
          <w:szCs w:val="16"/>
        </w:rPr>
        <w:t>Psychosom</w:t>
      </w:r>
      <w:proofErr w:type="spellEnd"/>
      <w:r w:rsidR="00EB5E16">
        <w:rPr>
          <w:rFonts w:ascii="AdvTT081ee9ac.I" w:hAnsi="AdvTT081ee9ac.I" w:cs="AdvTT081ee9ac.I"/>
          <w:color w:val="231F20"/>
          <w:sz w:val="16"/>
          <w:szCs w:val="16"/>
        </w:rPr>
        <w:t xml:space="preserve"> Res </w:t>
      </w:r>
      <w:r w:rsidR="00EB5E16">
        <w:rPr>
          <w:rFonts w:ascii="AdvTT81a55938" w:hAnsi="AdvTT81a55938" w:cs="AdvTT81a55938"/>
          <w:color w:val="231F20"/>
          <w:sz w:val="16"/>
          <w:szCs w:val="16"/>
        </w:rPr>
        <w:t>2004</w:t>
      </w:r>
      <w:proofErr w:type="gramStart"/>
      <w:r w:rsidR="00EB5E16">
        <w:rPr>
          <w:rFonts w:ascii="AdvTT81a55938" w:hAnsi="AdvTT81a55938" w:cs="AdvTT81a55938"/>
          <w:color w:val="231F20"/>
          <w:sz w:val="16"/>
          <w:szCs w:val="16"/>
        </w:rPr>
        <w:t>;57</w:t>
      </w:r>
      <w:proofErr w:type="gramEnd"/>
      <w:r w:rsidR="00EB5E16">
        <w:rPr>
          <w:rFonts w:ascii="AdvTT81a55938" w:hAnsi="AdvTT81a55938" w:cs="AdvTT81a55938"/>
          <w:color w:val="231F20"/>
          <w:sz w:val="16"/>
          <w:szCs w:val="16"/>
        </w:rPr>
        <w:t>(2):195</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200.</w:t>
      </w:r>
    </w:p>
    <w:p w:rsidR="00EB5E16" w:rsidRDefault="00405EB0" w:rsidP="00EB5E16">
      <w:pPr>
        <w:autoSpaceDE w:val="0"/>
        <w:autoSpaceDN w:val="0"/>
        <w:adjustRightInd w:val="0"/>
        <w:spacing w:after="0" w:line="240" w:lineRule="auto"/>
        <w:rPr>
          <w:rFonts w:ascii="AdvTT81a55938" w:hAnsi="AdvTT81a55938" w:cs="AdvTT81a55938"/>
          <w:color w:val="231F20"/>
          <w:sz w:val="16"/>
          <w:szCs w:val="16"/>
        </w:rPr>
      </w:pPr>
      <w:r>
        <w:rPr>
          <w:rFonts w:ascii="AdvTT81a55938" w:hAnsi="AdvTT81a55938" w:cs="AdvTT81a55938"/>
          <w:color w:val="231F20"/>
          <w:sz w:val="16"/>
          <w:szCs w:val="16"/>
        </w:rPr>
        <w:t>47</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Poot</w:t>
      </w:r>
      <w:proofErr w:type="spellEnd"/>
      <w:r w:rsidR="00EB5E16">
        <w:rPr>
          <w:rFonts w:ascii="AdvTT81a55938" w:hAnsi="AdvTT81a55938" w:cs="AdvTT81a55938"/>
          <w:color w:val="231F20"/>
          <w:sz w:val="16"/>
          <w:szCs w:val="16"/>
        </w:rPr>
        <w:t xml:space="preserve"> F, Antoine E, Gravellier M, et al. </w:t>
      </w:r>
      <w:proofErr w:type="gramStart"/>
      <w:r w:rsidR="00EB5E16">
        <w:rPr>
          <w:rFonts w:ascii="AdvTT81a55938" w:hAnsi="AdvTT81a55938" w:cs="AdvTT81a55938"/>
          <w:color w:val="231F20"/>
          <w:sz w:val="16"/>
          <w:szCs w:val="16"/>
        </w:rPr>
        <w:t>A case-control study on family dysfunction</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in patients with alopecia </w:t>
      </w:r>
      <w:proofErr w:type="spellStart"/>
      <w:r w:rsidR="00EB5E16">
        <w:rPr>
          <w:rFonts w:ascii="AdvTT81a55938" w:hAnsi="AdvTT81a55938" w:cs="AdvTT81a55938"/>
          <w:color w:val="231F20"/>
          <w:sz w:val="16"/>
          <w:szCs w:val="16"/>
        </w:rPr>
        <w:t>areata</w:t>
      </w:r>
      <w:proofErr w:type="spellEnd"/>
      <w:r w:rsidR="00EB5E16">
        <w:rPr>
          <w:rFonts w:ascii="AdvTT81a55938" w:hAnsi="AdvTT81a55938" w:cs="AdvTT81a55938"/>
          <w:color w:val="231F20"/>
          <w:sz w:val="16"/>
          <w:szCs w:val="16"/>
        </w:rPr>
        <w:t>, psoriasis and atopic dermatitis.</w:t>
      </w:r>
      <w:proofErr w:type="gramEnd"/>
      <w:r w:rsidR="00EB5E16">
        <w:rPr>
          <w:rFonts w:ascii="AdvTT81a55938" w:hAnsi="AdvTT81a55938" w:cs="AdvTT81a55938"/>
          <w:color w:val="231F20"/>
          <w:sz w:val="16"/>
          <w:szCs w:val="16"/>
        </w:rPr>
        <w:t xml:space="preserve"> </w:t>
      </w:r>
      <w:proofErr w:type="spellStart"/>
      <w:r w:rsidR="00EB5E16">
        <w:rPr>
          <w:rFonts w:ascii="AdvTT081ee9ac.I" w:hAnsi="AdvTT081ee9ac.I" w:cs="AdvTT081ee9ac.I"/>
          <w:color w:val="231F20"/>
          <w:sz w:val="16"/>
          <w:szCs w:val="16"/>
        </w:rPr>
        <w:t>Acta</w:t>
      </w:r>
      <w:proofErr w:type="spellEnd"/>
      <w:r w:rsidR="001F46B7">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Derm</w:t>
      </w:r>
      <w:proofErr w:type="spellEnd"/>
      <w:r w:rsidR="00EB5E16">
        <w:rPr>
          <w:rFonts w:ascii="AdvTT081ee9ac.I" w:hAnsi="AdvTT081ee9ac.I" w:cs="AdvTT081ee9ac.I"/>
          <w:color w:val="231F20"/>
          <w:sz w:val="16"/>
          <w:szCs w:val="16"/>
        </w:rPr>
        <w:t xml:space="preserve"> </w:t>
      </w:r>
      <w:proofErr w:type="spellStart"/>
      <w:r w:rsidR="00EB5E16">
        <w:rPr>
          <w:rFonts w:ascii="AdvTT081ee9ac.I" w:hAnsi="AdvTT081ee9ac.I" w:cs="AdvTT081ee9ac.I"/>
          <w:color w:val="231F20"/>
          <w:sz w:val="16"/>
          <w:szCs w:val="16"/>
        </w:rPr>
        <w:t>Venereol</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11</w:t>
      </w:r>
      <w:proofErr w:type="gramStart"/>
      <w:r w:rsidR="00EB5E16">
        <w:rPr>
          <w:rFonts w:ascii="AdvTT81a55938" w:hAnsi="AdvTT81a55938" w:cs="AdvTT81a55938"/>
          <w:color w:val="231F20"/>
          <w:sz w:val="16"/>
          <w:szCs w:val="16"/>
        </w:rPr>
        <w:t>;91</w:t>
      </w:r>
      <w:proofErr w:type="gramEnd"/>
      <w:r w:rsidR="00EB5E16">
        <w:rPr>
          <w:rFonts w:ascii="AdvTT81a55938" w:hAnsi="AdvTT81a55938" w:cs="AdvTT81a55938"/>
          <w:color w:val="231F20"/>
          <w:sz w:val="16"/>
          <w:szCs w:val="16"/>
        </w:rPr>
        <w:t>(4):</w:t>
      </w:r>
      <w:r>
        <w:rPr>
          <w:rFonts w:ascii="AdvTT81a55938" w:hAnsi="AdvTT81a55938" w:cs="AdvTT81a55938"/>
          <w:color w:val="231F20"/>
          <w:sz w:val="16"/>
          <w:szCs w:val="16"/>
        </w:rPr>
        <w:t>40</w:t>
      </w:r>
      <w:r w:rsidR="00EB5E16">
        <w:rPr>
          <w:rFonts w:ascii="AdvTT81a55938" w:hAnsi="AdvTT81a55938" w:cs="AdvTT81a55938"/>
          <w:color w:val="231F20"/>
          <w:sz w:val="16"/>
          <w:szCs w:val="16"/>
        </w:rPr>
        <w:t>5</w:t>
      </w:r>
      <w:r w:rsidR="00EB5E16">
        <w:rPr>
          <w:rFonts w:ascii="AdvTT81a55938+20" w:hAnsi="AdvTT81a55938+20" w:cs="AdvTT81a55938+20"/>
          <w:color w:val="231F20"/>
          <w:sz w:val="16"/>
          <w:szCs w:val="16"/>
        </w:rPr>
        <w:t>–</w:t>
      </w:r>
      <w:r>
        <w:rPr>
          <w:rFonts w:ascii="AdvTT81a55938" w:hAnsi="AdvTT81a55938" w:cs="AdvTT81a55938"/>
          <w:color w:val="231F20"/>
          <w:sz w:val="16"/>
          <w:szCs w:val="16"/>
        </w:rPr>
        <w:t>41</w:t>
      </w:r>
      <w:r w:rsidR="00EB5E16">
        <w:rPr>
          <w:rFonts w:ascii="AdvTT81a55938" w:hAnsi="AdvTT81a55938" w:cs="AdvTT81a55938"/>
          <w:color w:val="231F20"/>
          <w:sz w:val="16"/>
          <w:szCs w:val="16"/>
        </w:rPr>
        <w:t>1.</w:t>
      </w:r>
    </w:p>
    <w:p w:rsidR="001E2699" w:rsidRDefault="00405EB0" w:rsidP="001F46B7">
      <w:pPr>
        <w:autoSpaceDE w:val="0"/>
        <w:autoSpaceDN w:val="0"/>
        <w:adjustRightInd w:val="0"/>
        <w:spacing w:after="0" w:line="240" w:lineRule="auto"/>
      </w:pPr>
      <w:r>
        <w:rPr>
          <w:rFonts w:ascii="AdvTT81a55938" w:hAnsi="AdvTT81a55938" w:cs="AdvTT81a55938"/>
          <w:color w:val="231F20"/>
          <w:sz w:val="16"/>
          <w:szCs w:val="16"/>
        </w:rPr>
        <w:t>48</w:t>
      </w:r>
      <w:r w:rsidR="00EB5E16">
        <w:rPr>
          <w:rFonts w:ascii="AdvTT81a55938" w:hAnsi="AdvTT81a55938" w:cs="AdvTT81a55938"/>
          <w:color w:val="231F20"/>
          <w:sz w:val="16"/>
          <w:szCs w:val="16"/>
        </w:rPr>
        <w:t xml:space="preserve">. </w:t>
      </w:r>
      <w:proofErr w:type="spellStart"/>
      <w:r w:rsidR="00EB5E16">
        <w:rPr>
          <w:rFonts w:ascii="AdvTT81a55938" w:hAnsi="AdvTT81a55938" w:cs="AdvTT81a55938"/>
          <w:color w:val="231F20"/>
          <w:sz w:val="16"/>
          <w:szCs w:val="16"/>
        </w:rPr>
        <w:t>Magin</w:t>
      </w:r>
      <w:proofErr w:type="spellEnd"/>
      <w:r w:rsidR="00EB5E16">
        <w:rPr>
          <w:rFonts w:ascii="AdvTT81a55938" w:hAnsi="AdvTT81a55938" w:cs="AdvTT81a55938"/>
          <w:color w:val="231F20"/>
          <w:sz w:val="16"/>
          <w:szCs w:val="16"/>
        </w:rPr>
        <w:t xml:space="preserve"> PJ, Adams J, Heading GS, et al. Patients with skin disease and their</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relationships with their doctors: a qualitative study of patients with acne,</w:t>
      </w:r>
      <w:r w:rsidR="001F46B7">
        <w:rPr>
          <w:rFonts w:ascii="AdvTT81a55938" w:hAnsi="AdvTT81a55938" w:cs="AdvTT81a55938"/>
          <w:color w:val="231F20"/>
          <w:sz w:val="16"/>
          <w:szCs w:val="16"/>
        </w:rPr>
        <w:t xml:space="preserve"> </w:t>
      </w:r>
      <w:r w:rsidR="00EB5E16">
        <w:rPr>
          <w:rFonts w:ascii="AdvTT81a55938" w:hAnsi="AdvTT81a55938" w:cs="AdvTT81a55938"/>
          <w:color w:val="231F20"/>
          <w:sz w:val="16"/>
          <w:szCs w:val="16"/>
        </w:rPr>
        <w:t xml:space="preserve">psoriasis and eczema. </w:t>
      </w:r>
      <w:r w:rsidR="00EB5E16">
        <w:rPr>
          <w:rFonts w:ascii="AdvTT081ee9ac.I" w:hAnsi="AdvTT081ee9ac.I" w:cs="AdvTT081ee9ac.I"/>
          <w:color w:val="231F20"/>
          <w:sz w:val="16"/>
          <w:szCs w:val="16"/>
        </w:rPr>
        <w:t xml:space="preserve">Med J </w:t>
      </w:r>
      <w:proofErr w:type="spellStart"/>
      <w:r w:rsidR="00EB5E16">
        <w:rPr>
          <w:rFonts w:ascii="AdvTT081ee9ac.I" w:hAnsi="AdvTT081ee9ac.I" w:cs="AdvTT081ee9ac.I"/>
          <w:color w:val="231F20"/>
          <w:sz w:val="16"/>
          <w:szCs w:val="16"/>
        </w:rPr>
        <w:t>Aust</w:t>
      </w:r>
      <w:proofErr w:type="spellEnd"/>
      <w:r w:rsidR="00EB5E16">
        <w:rPr>
          <w:rFonts w:ascii="AdvTT081ee9ac.I" w:hAnsi="AdvTT081ee9ac.I" w:cs="AdvTT081ee9ac.I"/>
          <w:color w:val="231F20"/>
          <w:sz w:val="16"/>
          <w:szCs w:val="16"/>
        </w:rPr>
        <w:t xml:space="preserve"> </w:t>
      </w:r>
      <w:r w:rsidR="00EB5E16">
        <w:rPr>
          <w:rFonts w:ascii="AdvTT81a55938" w:hAnsi="AdvTT81a55938" w:cs="AdvTT81a55938"/>
          <w:color w:val="231F20"/>
          <w:sz w:val="16"/>
          <w:szCs w:val="16"/>
        </w:rPr>
        <w:t>2009</w:t>
      </w:r>
      <w:proofErr w:type="gramStart"/>
      <w:r w:rsidR="00EB5E16">
        <w:rPr>
          <w:rFonts w:ascii="AdvTT81a55938" w:hAnsi="AdvTT81a55938" w:cs="AdvTT81a55938"/>
          <w:color w:val="231F20"/>
          <w:sz w:val="16"/>
          <w:szCs w:val="16"/>
        </w:rPr>
        <w:t>;190</w:t>
      </w:r>
      <w:proofErr w:type="gramEnd"/>
      <w:r w:rsidR="00EB5E16">
        <w:rPr>
          <w:rFonts w:ascii="AdvTT81a55938" w:hAnsi="AdvTT81a55938" w:cs="AdvTT81a55938"/>
          <w:color w:val="231F20"/>
          <w:sz w:val="16"/>
          <w:szCs w:val="16"/>
        </w:rPr>
        <w:t>(2):62</w:t>
      </w:r>
      <w:r w:rsidR="00EB5E16">
        <w:rPr>
          <w:rFonts w:ascii="AdvTT81a55938+20" w:hAnsi="AdvTT81a55938+20" w:cs="AdvTT81a55938+20"/>
          <w:color w:val="231F20"/>
          <w:sz w:val="16"/>
          <w:szCs w:val="16"/>
        </w:rPr>
        <w:t>–</w:t>
      </w:r>
      <w:r w:rsidR="00EB5E16">
        <w:rPr>
          <w:rFonts w:ascii="AdvTT81a55938" w:hAnsi="AdvTT81a55938" w:cs="AdvTT81a55938"/>
          <w:color w:val="231F20"/>
          <w:sz w:val="16"/>
          <w:szCs w:val="16"/>
        </w:rPr>
        <w:t>64.</w:t>
      </w:r>
      <w:bookmarkStart w:id="0" w:name="_GoBack"/>
      <w:bookmarkEnd w:id="0"/>
    </w:p>
    <w:sectPr w:rsidR="001E2699" w:rsidSect="00692C2A">
      <w:type w:val="continuous"/>
      <w:pgSz w:w="11907" w:h="16839" w:code="9"/>
      <w:pgMar w:top="2269" w:right="1417" w:bottom="1276" w:left="1440" w:header="426" w:footer="396"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17A" w:rsidRDefault="009B517A">
      <w:pPr>
        <w:spacing w:after="0" w:line="240" w:lineRule="auto"/>
      </w:pPr>
      <w:r>
        <w:separator/>
      </w:r>
    </w:p>
  </w:endnote>
  <w:endnote w:type="continuationSeparator" w:id="0">
    <w:p w:rsidR="009B517A" w:rsidRDefault="009B5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TT81a55938">
    <w:panose1 w:val="00000000000000000000"/>
    <w:charset w:val="00"/>
    <w:family w:val="roman"/>
    <w:notTrueType/>
    <w:pitch w:val="default"/>
    <w:sig w:usb0="00000003" w:usb1="00000000" w:usb2="00000000" w:usb3="00000000" w:csb0="00000001" w:csb1="00000000"/>
  </w:font>
  <w:font w:name="AdvTT081ee9ac.I">
    <w:panose1 w:val="00000000000000000000"/>
    <w:charset w:val="00"/>
    <w:family w:val="roman"/>
    <w:notTrueType/>
    <w:pitch w:val="default"/>
    <w:sig w:usb0="00000003" w:usb1="00000000" w:usb2="00000000" w:usb3="00000000" w:csb0="00000001" w:csb1="00000000"/>
  </w:font>
  <w:font w:name="AdvTT81a55938+20">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03" w:rsidRPr="00CD55C3" w:rsidRDefault="00966903" w:rsidP="002D13CD">
    <w:pPr>
      <w:pStyle w:val="Footertext"/>
      <w:tabs>
        <w:tab w:val="clear" w:pos="4680"/>
        <w:tab w:val="clear" w:pos="9360"/>
      </w:tabs>
    </w:pP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ptab w:relativeTo="margin" w:alignment="left" w:leader="none"/>
    </w:r>
    <w:r>
      <w:rPr>
        <w:rStyle w:val="EndnoteTextChar"/>
      </w:rPr>
      <w:ptab w:relativeTo="margin" w:alignment="center" w:leader="none"/>
    </w:r>
    <w:r w:rsidRPr="00F26261">
      <w:rPr>
        <w:rStyle w:val="EndnoteTextChar"/>
      </w:rPr>
      <w:t xml:space="preserve">Page </w:t>
    </w:r>
    <w:r w:rsidRPr="00F26261">
      <w:rPr>
        <w:rStyle w:val="EndnoteTextChar"/>
      </w:rPr>
      <w:fldChar w:fldCharType="begin"/>
    </w:r>
    <w:r w:rsidRPr="00F26261">
      <w:rPr>
        <w:rStyle w:val="EndnoteTextChar"/>
      </w:rPr>
      <w:instrText xml:space="preserve"> PAGE </w:instrText>
    </w:r>
    <w:r w:rsidRPr="00F26261">
      <w:rPr>
        <w:rStyle w:val="EndnoteTextChar"/>
      </w:rPr>
      <w:fldChar w:fldCharType="separate"/>
    </w:r>
    <w:r w:rsidR="005177BA">
      <w:rPr>
        <w:rStyle w:val="EndnoteTextChar"/>
        <w:noProof/>
      </w:rPr>
      <w:t>5</w:t>
    </w:r>
    <w:r w:rsidRPr="00F26261">
      <w:rPr>
        <w:rStyle w:val="EndnoteTextChar"/>
      </w:rPr>
      <w:fldChar w:fldCharType="end"/>
    </w:r>
    <w:r w:rsidRPr="00F26261">
      <w:rPr>
        <w:rStyle w:val="EndnoteTextChar"/>
      </w:rPr>
      <w:t xml:space="preserve"> of </w:t>
    </w:r>
    <w:r w:rsidRPr="00F26261">
      <w:rPr>
        <w:rStyle w:val="EndnoteTextChar"/>
      </w:rPr>
      <w:fldChar w:fldCharType="begin"/>
    </w:r>
    <w:r w:rsidRPr="00F26261">
      <w:rPr>
        <w:rStyle w:val="EndnoteTextChar"/>
      </w:rPr>
      <w:instrText xml:space="preserve"> NUMPAGES </w:instrText>
    </w:r>
    <w:r w:rsidRPr="00F26261">
      <w:rPr>
        <w:rStyle w:val="EndnoteTextChar"/>
      </w:rPr>
      <w:fldChar w:fldCharType="separate"/>
    </w:r>
    <w:r w:rsidR="005177BA">
      <w:rPr>
        <w:rStyle w:val="EndnoteTextChar"/>
        <w:noProof/>
      </w:rPr>
      <w:t>5</w:t>
    </w:r>
    <w:r w:rsidRPr="00F26261">
      <w:rPr>
        <w:rStyle w:val="EndnoteTextChar"/>
      </w:rPr>
      <w:fldChar w:fldCharType="end"/>
    </w:r>
    <w:r>
      <w:rPr>
        <w:rStyle w:val="EndnoteTextChar"/>
      </w:rPr>
      <w:ptab w:relativeTo="margin" w:alignment="right" w:leader="none"/>
    </w:r>
    <w:r>
      <w:rPr>
        <w:rStyle w:val="EndnoteTextChar"/>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17A" w:rsidRDefault="009B517A">
      <w:pPr>
        <w:spacing w:after="0" w:line="240" w:lineRule="auto"/>
      </w:pPr>
      <w:r>
        <w:separator/>
      </w:r>
    </w:p>
  </w:footnote>
  <w:footnote w:type="continuationSeparator" w:id="0">
    <w:p w:rsidR="009B517A" w:rsidRDefault="009B51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03" w:rsidRDefault="00966903">
    <w:pPr>
      <w:pStyle w:val="Header"/>
    </w:pPr>
    <w:r>
      <w:rPr>
        <w:noProof/>
        <w:lang w:eastAsia="en-PH"/>
      </w:rPr>
      <w:drawing>
        <wp:anchor distT="0" distB="0" distL="114300" distR="114300" simplePos="0" relativeHeight="251660288" behindDoc="1" locked="0" layoutInCell="0" allowOverlap="1" wp14:anchorId="1D258E65" wp14:editId="44D47D07">
          <wp:simplePos x="0" y="0"/>
          <wp:positionH relativeFrom="margin">
            <wp:align>center</wp:align>
          </wp:positionH>
          <wp:positionV relativeFrom="margin">
            <wp:align>center</wp:align>
          </wp:positionV>
          <wp:extent cx="5452745" cy="7719060"/>
          <wp:effectExtent l="0" t="0" r="0" b="0"/>
          <wp:wrapNone/>
          <wp:docPr id="4" name="Picture 4" descr="proposal image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posal image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52745" cy="771906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5713664"/>
      <w:docPartObj>
        <w:docPartGallery w:val="Page Numbers (Top of Page)"/>
        <w:docPartUnique/>
      </w:docPartObj>
    </w:sdtPr>
    <w:sdtEndPr>
      <w:rPr>
        <w:noProof/>
      </w:rPr>
    </w:sdtEndPr>
    <w:sdtContent>
      <w:p w:rsidR="00966903" w:rsidRDefault="00966903">
        <w:pPr>
          <w:pStyle w:val="Header"/>
          <w:jc w:val="right"/>
        </w:pPr>
        <w:r>
          <w:fldChar w:fldCharType="begin"/>
        </w:r>
        <w:r>
          <w:instrText xml:space="preserve"> PAGE   \* MERGEFORMAT </w:instrText>
        </w:r>
        <w:r>
          <w:fldChar w:fldCharType="separate"/>
        </w:r>
        <w:r w:rsidR="005177BA">
          <w:rPr>
            <w:noProof/>
          </w:rPr>
          <w:t>5</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903" w:rsidRDefault="00966903">
    <w:pPr>
      <w:pStyle w:val="Header"/>
    </w:pPr>
    <w:r>
      <w:rPr>
        <w:noProof/>
        <w:lang w:eastAsia="en-PH"/>
      </w:rPr>
      <w:drawing>
        <wp:anchor distT="0" distB="0" distL="114300" distR="114300" simplePos="0" relativeHeight="251659264" behindDoc="1" locked="0" layoutInCell="0" allowOverlap="1" wp14:anchorId="26CD4232" wp14:editId="2B714B09">
          <wp:simplePos x="0" y="0"/>
          <wp:positionH relativeFrom="margin">
            <wp:align>center</wp:align>
          </wp:positionH>
          <wp:positionV relativeFrom="margin">
            <wp:align>center</wp:align>
          </wp:positionV>
          <wp:extent cx="5452745" cy="7719060"/>
          <wp:effectExtent l="0" t="0" r="0" b="0"/>
          <wp:wrapNone/>
          <wp:docPr id="3" name="Picture 3" descr="proposal image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posal image (Lar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52745" cy="771906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0B1890"/>
    <w:multiLevelType w:val="hybridMultilevel"/>
    <w:tmpl w:val="E294EAE4"/>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903"/>
    <w:rsid w:val="001F46B7"/>
    <w:rsid w:val="00404195"/>
    <w:rsid w:val="00405EB0"/>
    <w:rsid w:val="00495F0C"/>
    <w:rsid w:val="005177BA"/>
    <w:rsid w:val="008C39AC"/>
    <w:rsid w:val="00966903"/>
    <w:rsid w:val="009B517A"/>
    <w:rsid w:val="00B8508C"/>
    <w:rsid w:val="00EB5E16"/>
    <w:rsid w:val="00F35C58"/>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6690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66903"/>
  </w:style>
  <w:style w:type="paragraph" w:styleId="EndnoteText">
    <w:name w:val="endnote text"/>
    <w:basedOn w:val="Normal"/>
    <w:link w:val="EndnoteTextChar"/>
    <w:uiPriority w:val="99"/>
    <w:semiHidden/>
    <w:unhideWhenUsed/>
    <w:rsid w:val="00966903"/>
    <w:pPr>
      <w:spacing w:after="0" w:line="240" w:lineRule="auto"/>
    </w:pPr>
    <w:rPr>
      <w:sz w:val="20"/>
      <w:szCs w:val="20"/>
    </w:rPr>
  </w:style>
  <w:style w:type="character" w:customStyle="1" w:styleId="EndnoteTextChar">
    <w:name w:val="Endnote Text Char"/>
    <w:basedOn w:val="DefaultParagraphFont"/>
    <w:link w:val="EndnoteText"/>
    <w:uiPriority w:val="99"/>
    <w:rsid w:val="00966903"/>
    <w:rPr>
      <w:sz w:val="20"/>
      <w:szCs w:val="20"/>
    </w:rPr>
  </w:style>
  <w:style w:type="paragraph" w:customStyle="1" w:styleId="Footertext">
    <w:name w:val="Footer text"/>
    <w:basedOn w:val="Footer"/>
    <w:link w:val="FootertextChar"/>
    <w:rsid w:val="00966903"/>
    <w:pPr>
      <w:spacing w:before="120" w:after="120"/>
      <w:jc w:val="both"/>
    </w:pPr>
    <w:rPr>
      <w:rFonts w:ascii="Calibri" w:hAnsi="Calibri"/>
      <w:color w:val="4E5053"/>
      <w:sz w:val="18"/>
      <w:lang w:val="en-GB"/>
    </w:rPr>
  </w:style>
  <w:style w:type="character" w:customStyle="1" w:styleId="FootertextChar">
    <w:name w:val="Footer text Char"/>
    <w:basedOn w:val="FooterChar"/>
    <w:link w:val="Footertext"/>
    <w:rsid w:val="00966903"/>
    <w:rPr>
      <w:rFonts w:ascii="Calibri" w:hAnsi="Calibri"/>
      <w:color w:val="4E5053"/>
      <w:sz w:val="18"/>
      <w:lang w:val="en-GB"/>
    </w:rPr>
  </w:style>
  <w:style w:type="table" w:customStyle="1" w:styleId="PlainTable2">
    <w:name w:val="Plain Table 2"/>
    <w:basedOn w:val="TableNormal"/>
    <w:uiPriority w:val="42"/>
    <w:rsid w:val="00966903"/>
    <w:pPr>
      <w:spacing w:after="0" w:line="240" w:lineRule="auto"/>
      <w:jc w:val="both"/>
    </w:pPr>
    <w:rPr>
      <w:rFonts w:eastAsia="SimSun"/>
      <w:color w:val="4E5053"/>
      <w:lang w:val="en-US"/>
    </w:rPr>
    <w:tblPr>
      <w:tblStyleRowBandSize w:val="1"/>
      <w:tblStyleColBandSize w:val="1"/>
      <w:tblBorders>
        <w:top w:val="single" w:sz="4" w:space="0" w:color="A4A6AA"/>
        <w:bottom w:val="single" w:sz="4" w:space="0" w:color="A4A6AA"/>
      </w:tblBorders>
    </w:tblPr>
    <w:tblStylePr w:type="firstRow">
      <w:rPr>
        <w:b/>
        <w:bCs/>
      </w:rPr>
      <w:tblPr/>
      <w:tcPr>
        <w:tcBorders>
          <w:bottom w:val="single" w:sz="4" w:space="0" w:color="A4A6AA"/>
        </w:tcBorders>
      </w:tcPr>
    </w:tblStylePr>
    <w:tblStylePr w:type="lastRow">
      <w:rPr>
        <w:b/>
        <w:bCs/>
      </w:rPr>
      <w:tblPr/>
      <w:tcPr>
        <w:tcBorders>
          <w:top w:val="single" w:sz="4" w:space="0" w:color="A4A6AA"/>
        </w:tcBorders>
      </w:tcPr>
    </w:tblStylePr>
    <w:tblStylePr w:type="firstCol">
      <w:rPr>
        <w:b/>
        <w:bCs/>
      </w:rPr>
    </w:tblStylePr>
    <w:tblStylePr w:type="lastCol">
      <w:rPr>
        <w:b/>
        <w:bCs/>
      </w:rPr>
    </w:tblStylePr>
    <w:tblStylePr w:type="band1Vert">
      <w:tblPr/>
      <w:tcPr>
        <w:tcBorders>
          <w:left w:val="single" w:sz="4" w:space="0" w:color="A4A6AA"/>
          <w:right w:val="single" w:sz="4" w:space="0" w:color="A4A6AA"/>
        </w:tcBorders>
      </w:tcPr>
    </w:tblStylePr>
    <w:tblStylePr w:type="band2Vert">
      <w:tblPr/>
      <w:tcPr>
        <w:tcBorders>
          <w:left w:val="single" w:sz="4" w:space="0" w:color="A4A6AA"/>
          <w:right w:val="single" w:sz="4" w:space="0" w:color="A4A6AA"/>
        </w:tcBorders>
      </w:tcPr>
    </w:tblStylePr>
    <w:tblStylePr w:type="band1Horz">
      <w:tblPr/>
      <w:tcPr>
        <w:tcBorders>
          <w:top w:val="single" w:sz="4" w:space="0" w:color="A4A6AA"/>
          <w:bottom w:val="single" w:sz="4" w:space="0" w:color="A4A6AA"/>
        </w:tcBorders>
      </w:tcPr>
    </w:tblStylePr>
  </w:style>
  <w:style w:type="paragraph" w:styleId="Footer">
    <w:name w:val="footer"/>
    <w:basedOn w:val="Normal"/>
    <w:link w:val="FooterChar"/>
    <w:uiPriority w:val="99"/>
    <w:semiHidden/>
    <w:unhideWhenUsed/>
    <w:rsid w:val="0096690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66903"/>
  </w:style>
  <w:style w:type="paragraph" w:styleId="ListParagraph">
    <w:name w:val="List Paragraph"/>
    <w:basedOn w:val="Normal"/>
    <w:uiPriority w:val="34"/>
    <w:qFormat/>
    <w:rsid w:val="00EB5E1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6690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66903"/>
  </w:style>
  <w:style w:type="paragraph" w:styleId="EndnoteText">
    <w:name w:val="endnote text"/>
    <w:basedOn w:val="Normal"/>
    <w:link w:val="EndnoteTextChar"/>
    <w:uiPriority w:val="99"/>
    <w:semiHidden/>
    <w:unhideWhenUsed/>
    <w:rsid w:val="00966903"/>
    <w:pPr>
      <w:spacing w:after="0" w:line="240" w:lineRule="auto"/>
    </w:pPr>
    <w:rPr>
      <w:sz w:val="20"/>
      <w:szCs w:val="20"/>
    </w:rPr>
  </w:style>
  <w:style w:type="character" w:customStyle="1" w:styleId="EndnoteTextChar">
    <w:name w:val="Endnote Text Char"/>
    <w:basedOn w:val="DefaultParagraphFont"/>
    <w:link w:val="EndnoteText"/>
    <w:uiPriority w:val="99"/>
    <w:rsid w:val="00966903"/>
    <w:rPr>
      <w:sz w:val="20"/>
      <w:szCs w:val="20"/>
    </w:rPr>
  </w:style>
  <w:style w:type="paragraph" w:customStyle="1" w:styleId="Footertext">
    <w:name w:val="Footer text"/>
    <w:basedOn w:val="Footer"/>
    <w:link w:val="FootertextChar"/>
    <w:rsid w:val="00966903"/>
    <w:pPr>
      <w:spacing w:before="120" w:after="120"/>
      <w:jc w:val="both"/>
    </w:pPr>
    <w:rPr>
      <w:rFonts w:ascii="Calibri" w:hAnsi="Calibri"/>
      <w:color w:val="4E5053"/>
      <w:sz w:val="18"/>
      <w:lang w:val="en-GB"/>
    </w:rPr>
  </w:style>
  <w:style w:type="character" w:customStyle="1" w:styleId="FootertextChar">
    <w:name w:val="Footer text Char"/>
    <w:basedOn w:val="FooterChar"/>
    <w:link w:val="Footertext"/>
    <w:rsid w:val="00966903"/>
    <w:rPr>
      <w:rFonts w:ascii="Calibri" w:hAnsi="Calibri"/>
      <w:color w:val="4E5053"/>
      <w:sz w:val="18"/>
      <w:lang w:val="en-GB"/>
    </w:rPr>
  </w:style>
  <w:style w:type="table" w:customStyle="1" w:styleId="PlainTable2">
    <w:name w:val="Plain Table 2"/>
    <w:basedOn w:val="TableNormal"/>
    <w:uiPriority w:val="42"/>
    <w:rsid w:val="00966903"/>
    <w:pPr>
      <w:spacing w:after="0" w:line="240" w:lineRule="auto"/>
      <w:jc w:val="both"/>
    </w:pPr>
    <w:rPr>
      <w:rFonts w:eastAsia="SimSun"/>
      <w:color w:val="4E5053"/>
      <w:lang w:val="en-US"/>
    </w:rPr>
    <w:tblPr>
      <w:tblStyleRowBandSize w:val="1"/>
      <w:tblStyleColBandSize w:val="1"/>
      <w:tblBorders>
        <w:top w:val="single" w:sz="4" w:space="0" w:color="A4A6AA"/>
        <w:bottom w:val="single" w:sz="4" w:space="0" w:color="A4A6AA"/>
      </w:tblBorders>
    </w:tblPr>
    <w:tblStylePr w:type="firstRow">
      <w:rPr>
        <w:b/>
        <w:bCs/>
      </w:rPr>
      <w:tblPr/>
      <w:tcPr>
        <w:tcBorders>
          <w:bottom w:val="single" w:sz="4" w:space="0" w:color="A4A6AA"/>
        </w:tcBorders>
      </w:tcPr>
    </w:tblStylePr>
    <w:tblStylePr w:type="lastRow">
      <w:rPr>
        <w:b/>
        <w:bCs/>
      </w:rPr>
      <w:tblPr/>
      <w:tcPr>
        <w:tcBorders>
          <w:top w:val="single" w:sz="4" w:space="0" w:color="A4A6AA"/>
        </w:tcBorders>
      </w:tcPr>
    </w:tblStylePr>
    <w:tblStylePr w:type="firstCol">
      <w:rPr>
        <w:b/>
        <w:bCs/>
      </w:rPr>
    </w:tblStylePr>
    <w:tblStylePr w:type="lastCol">
      <w:rPr>
        <w:b/>
        <w:bCs/>
      </w:rPr>
    </w:tblStylePr>
    <w:tblStylePr w:type="band1Vert">
      <w:tblPr/>
      <w:tcPr>
        <w:tcBorders>
          <w:left w:val="single" w:sz="4" w:space="0" w:color="A4A6AA"/>
          <w:right w:val="single" w:sz="4" w:space="0" w:color="A4A6AA"/>
        </w:tcBorders>
      </w:tcPr>
    </w:tblStylePr>
    <w:tblStylePr w:type="band2Vert">
      <w:tblPr/>
      <w:tcPr>
        <w:tcBorders>
          <w:left w:val="single" w:sz="4" w:space="0" w:color="A4A6AA"/>
          <w:right w:val="single" w:sz="4" w:space="0" w:color="A4A6AA"/>
        </w:tcBorders>
      </w:tcPr>
    </w:tblStylePr>
    <w:tblStylePr w:type="band1Horz">
      <w:tblPr/>
      <w:tcPr>
        <w:tcBorders>
          <w:top w:val="single" w:sz="4" w:space="0" w:color="A4A6AA"/>
          <w:bottom w:val="single" w:sz="4" w:space="0" w:color="A4A6AA"/>
        </w:tcBorders>
      </w:tcPr>
    </w:tblStylePr>
  </w:style>
  <w:style w:type="paragraph" w:styleId="Footer">
    <w:name w:val="footer"/>
    <w:basedOn w:val="Normal"/>
    <w:link w:val="FooterChar"/>
    <w:uiPriority w:val="99"/>
    <w:semiHidden/>
    <w:unhideWhenUsed/>
    <w:rsid w:val="0096690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66903"/>
  </w:style>
  <w:style w:type="paragraph" w:styleId="ListParagraph">
    <w:name w:val="List Paragraph"/>
    <w:basedOn w:val="Normal"/>
    <w:uiPriority w:val="34"/>
    <w:qFormat/>
    <w:rsid w:val="00EB5E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5</Pages>
  <Words>8820</Words>
  <Characters>50279</Characters>
  <Application>Microsoft Office Word</Application>
  <DocSecurity>0</DocSecurity>
  <Lines>418</Lines>
  <Paragraphs>117</Paragraphs>
  <ScaleCrop>false</ScaleCrop>
  <Company/>
  <LinksUpToDate>false</LinksUpToDate>
  <CharactersWithSpaces>58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ellano, Vincent</dc:creator>
  <cp:lastModifiedBy>Fabellano, Vincent</cp:lastModifiedBy>
  <cp:revision>8</cp:revision>
  <dcterms:created xsi:type="dcterms:W3CDTF">2019-06-06T21:18:00Z</dcterms:created>
  <dcterms:modified xsi:type="dcterms:W3CDTF">2019-07-11T20:13:00Z</dcterms:modified>
</cp:coreProperties>
</file>